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7FC4E34B"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196990" w:rsidRDefault="00196990" w:rsidP="00C95F6C">
                            <w:pPr>
                              <w:pStyle w:val="Footnote"/>
                            </w:pPr>
                          </w:p>
                          <w:p w14:paraId="293261F5" w14:textId="77777777" w:rsidR="00196990" w:rsidRPr="00DA11EB" w:rsidRDefault="00196990"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196990" w:rsidRDefault="00196990" w:rsidP="00C95F6C">
                      <w:pPr>
                        <w:pStyle w:val="Footnote"/>
                      </w:pPr>
                    </w:p>
                    <w:p w14:paraId="293261F5" w14:textId="77777777" w:rsidR="00196990" w:rsidRPr="00DA11EB" w:rsidRDefault="00196990"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proofErr w:type="gramStart"/>
      <w:r w:rsidR="009E189B">
        <w:rPr>
          <w:i/>
        </w:rPr>
        <w:t>A</w:t>
      </w:r>
      <w:proofErr w:type="gramEnd"/>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412069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25F273A"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0D8B772D"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This experiment employs a staircase procedure</w:t>
      </w:r>
      <w:ins w:id="1" w:author="Matthew Kay" w:date="2015-06-23T17:25:00Z">
        <w:r w:rsidR="00032192">
          <w:t xml:space="preserve">: participants are shown pairs of visualizations of correlation (e.g., two scatterplots) and asked to choose which has the </w:t>
        </w:r>
        <w:r w:rsidR="00032192">
          <w:lastRenderedPageBreak/>
          <w:t xml:space="preserve">higher correlation. Through successive choices, the procedure hones in on </w:t>
        </w:r>
      </w:ins>
      <w:ins w:id="2" w:author="Matthew Kay" w:date="2015-06-23T17:26:00Z">
        <w:r w:rsidR="00032192">
          <w:t>each</w:t>
        </w:r>
      </w:ins>
      <w:ins w:id="3" w:author="Matthew Kay" w:date="2015-06-23T17:25:00Z">
        <w:r w:rsidR="00032192">
          <w:t xml:space="preserve"> participant</w:t>
        </w:r>
      </w:ins>
      <w:ins w:id="4" w:author="Matthew Kay" w:date="2015-06-23T17:26:00Z">
        <w:r w:rsidR="00032192">
          <w:t>’s</w:t>
        </w:r>
      </w:ins>
      <w:del w:id="5" w:author="Matthew Kay" w:date="2015-06-23T17:25:00Z">
        <w:r w:rsidDel="00032192">
          <w:delText xml:space="preserve"> in order to find a person’s</w:delText>
        </w:r>
      </w:del>
      <w:r>
        <w:t xml:space="preserve">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del w:id="6" w:author="Matthew Kay" w:date="2015-06-23T17:26:00Z">
        <w:r w:rsidDel="00032192">
          <w:delText xml:space="preserve">should be expected to </w:delText>
        </w:r>
      </w:del>
      <w:ins w:id="7" w:author="Matthew Kay" w:date="2015-06-23T17:26:00Z">
        <w:r w:rsidR="00032192">
          <w:t xml:space="preserve">can </w:t>
        </w:r>
      </w:ins>
      <w:r>
        <w:t xml:space="preserve">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706EB327" w:rsidR="006515FD" w:rsidRPr="005F43DA" w:rsidRDefault="009B017E" w:rsidP="006E1133">
      <w:pPr>
        <w:pStyle w:val="BodyNoIndent"/>
      </w:pPr>
      <w:r>
        <w:t xml:space="preserve">Visualizations and directions were typically </w:t>
      </w:r>
      <w:r w:rsidR="002C2D66">
        <w:t>analyzed</w:t>
      </w:r>
      <w:r>
        <w:t xml:space="preserve">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5FBE5D46"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w:t>
      </w:r>
      <w:proofErr w:type="spellStart"/>
      <w:r>
        <w:t>Rensink</w:t>
      </w:r>
      <w:proofErr w:type="spellEnd"/>
      <w:r>
        <w:t xml:space="preserve"> &amp; </w:t>
      </w:r>
      <w:proofErr w:type="spellStart"/>
      <w:r>
        <w:t>Baldridge</w:t>
      </w:r>
      <w:proofErr w:type="spellEnd"/>
      <w:r>
        <w:t xml:space="preserv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xml:space="preserve">, finding (for exampl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66AE9C16" w:rsidR="000E1078" w:rsidRDefault="005F43DA" w:rsidP="00916FA9">
      <w:pPr>
        <w:pStyle w:val="Body"/>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196990" w:rsidRDefault="00196990"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196990" w:rsidRPr="004524B7" w:rsidRDefault="00196990" w:rsidP="00C95F6C">
                            <w:pPr>
                              <w:pStyle w:val="FigureCaption"/>
                              <w:rPr>
                                <w:b/>
                                <w:smallCaps/>
                                <w:spacing w:val="13"/>
                                <w:kern w:val="32"/>
                                <w:sz w:val="18"/>
                              </w:rPr>
                            </w:pPr>
                            <w:bookmarkStart w:id="8" w:name="_Ref415505730"/>
                            <w:r>
                              <w:t xml:space="preserve">Fig. </w:t>
                            </w:r>
                            <w:r w:rsidR="001E7DB6">
                              <w:fldChar w:fldCharType="begin"/>
                            </w:r>
                            <w:r w:rsidR="001E7DB6">
                              <w:instrText xml:space="preserve"> SEQ Fig. \* ARABIC </w:instrText>
                            </w:r>
                            <w:r w:rsidR="001E7DB6">
                              <w:fldChar w:fldCharType="separate"/>
                            </w:r>
                            <w:r w:rsidR="00997C71">
                              <w:rPr>
                                <w:noProof/>
                              </w:rPr>
                              <w:t>1</w:t>
                            </w:r>
                            <w:r w:rsidR="001E7DB6">
                              <w:rPr>
                                <w:noProof/>
                              </w:rPr>
                              <w:fldChar w:fldCharType="end"/>
                            </w:r>
                            <w:bookmarkEnd w:id="8"/>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196990" w:rsidRDefault="00196990"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0">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196990" w:rsidRPr="004524B7" w:rsidRDefault="00196990" w:rsidP="00C95F6C">
                      <w:pPr>
                        <w:pStyle w:val="FigureCaption"/>
                        <w:rPr>
                          <w:b/>
                          <w:smallCaps/>
                          <w:spacing w:val="13"/>
                          <w:kern w:val="32"/>
                          <w:sz w:val="18"/>
                        </w:rPr>
                      </w:pPr>
                      <w:bookmarkStart w:id="9" w:name="_Ref415505730"/>
                      <w:r>
                        <w:t xml:space="preserve">Fig. </w:t>
                      </w:r>
                      <w:fldSimple w:instr=" SEQ Fig. \* ARABIC ">
                        <w:r w:rsidR="00997C71">
                          <w:rPr>
                            <w:noProof/>
                          </w:rPr>
                          <w:t>1</w:t>
                        </w:r>
                      </w:fldSimple>
                      <w:bookmarkEnd w:id="9"/>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w:t>
      </w:r>
      <w:r w:rsidR="00916FA9">
        <w:t>such an approach</w:t>
      </w:r>
      <w:r w:rsidR="00423F2A">
        <w:t xml:space="preserve">, </w:t>
      </w:r>
      <w:r w:rsidR="00916FA9">
        <w:t xml:space="preserve">following after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997C71">
        <w:t xml:space="preserve">Fig. </w:t>
      </w:r>
      <w:r w:rsidR="00997C71">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57572952"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24A1F141"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48CE3BB9"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9" w:name="_Ref415008636"/>
      <w:r w:rsidRPr="00AB0820">
        <w:t>Model</w:t>
      </w:r>
      <w:r w:rsidRPr="00AF146E">
        <w:t xml:space="preserve"> 1: Linear Model</w:t>
      </w:r>
      <w:bookmarkEnd w:id="9"/>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1E7DB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0ED813F2"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196990" w:rsidRPr="00E553A6" w:rsidRDefault="00196990"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1">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196990" w:rsidRPr="00E553A6" w:rsidRDefault="00196990" w:rsidP="00C95F6C">
                            <w:pPr>
                              <w:pStyle w:val="FigureCaption"/>
                            </w:pPr>
                            <w:bookmarkStart w:id="10" w:name="_Ref415065078"/>
                            <w:r w:rsidRPr="00E553A6">
                              <w:t xml:space="preserve">Fig. </w:t>
                            </w:r>
                            <w:r w:rsidR="001E7DB6">
                              <w:fldChar w:fldCharType="begin"/>
                            </w:r>
                            <w:r w:rsidR="001E7DB6">
                              <w:instrText xml:space="preserve"> SEQ Fig. \* ARABIC </w:instrText>
                            </w:r>
                            <w:r w:rsidR="001E7DB6">
                              <w:fldChar w:fldCharType="separate"/>
                            </w:r>
                            <w:r w:rsidR="00997C71">
                              <w:rPr>
                                <w:noProof/>
                              </w:rPr>
                              <w:t>2</w:t>
                            </w:r>
                            <w:r w:rsidR="001E7DB6">
                              <w:rPr>
                                <w:noProof/>
                              </w:rPr>
                              <w:fldChar w:fldCharType="end"/>
                            </w:r>
                            <w:bookmarkEnd w:id="10"/>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196990" w:rsidRPr="00E553A6" w:rsidRDefault="00196990"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2">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196990" w:rsidRPr="00E553A6" w:rsidRDefault="00196990" w:rsidP="00C95F6C">
                      <w:pPr>
                        <w:pStyle w:val="FigureCaption"/>
                      </w:pPr>
                      <w:bookmarkStart w:id="12" w:name="_Ref415065078"/>
                      <w:r w:rsidRPr="00E553A6">
                        <w:t xml:space="preserve">Fig. </w:t>
                      </w:r>
                      <w:fldSimple w:instr=" SEQ Fig. \* ARABIC ">
                        <w:r w:rsidR="00997C71">
                          <w:rPr>
                            <w:noProof/>
                          </w:rPr>
                          <w:t>2</w:t>
                        </w:r>
                      </w:fldSimple>
                      <w:bookmarkEnd w:id="12"/>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1" w:author="Matthew Kay" w:date="2015-06-23T18:02:00Z">
        <w:r w:rsidR="00997C71" w:rsidRPr="00E553A6">
          <w:t xml:space="preserve">Fig. </w:t>
        </w:r>
        <w:r w:rsidR="00997C71">
          <w:rPr>
            <w:noProof/>
          </w:rPr>
          <w:t>2</w:t>
        </w:r>
      </w:ins>
      <w:del w:id="12"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r w:rsidR="00033671">
        <w:t xml:space="preserve"> (see </w:t>
      </w:r>
      <w:r w:rsidR="00033671">
        <w:fldChar w:fldCharType="begin"/>
      </w:r>
      <w:r w:rsidR="00033671">
        <w:instrText xml:space="preserve"> REF _Ref415505730 \h </w:instrText>
      </w:r>
      <w:r w:rsidR="00033671">
        <w:fldChar w:fldCharType="separate"/>
      </w:r>
      <w:r w:rsidR="00997C71">
        <w:t xml:space="preserve">Fig. </w:t>
      </w:r>
      <w:r w:rsidR="00997C71">
        <w:rPr>
          <w:noProof/>
        </w:rPr>
        <w:t>1</w:t>
      </w:r>
      <w:r w:rsidR="00033671">
        <w:fldChar w:fldCharType="end"/>
      </w:r>
      <w:r w:rsidR="00033671">
        <w:t>)</w:t>
      </w:r>
      <w:r w:rsidR="003B52D8">
        <w:t>.</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3" w:author="Matthew Kay" w:date="2015-06-23T18:02:00Z">
        <w:r w:rsidR="00997C71" w:rsidRPr="00E553A6">
          <w:t xml:space="preserve">Fig. </w:t>
        </w:r>
        <w:r w:rsidR="00997C71">
          <w:rPr>
            <w:noProof/>
          </w:rPr>
          <w:t>2</w:t>
        </w:r>
      </w:ins>
      <w:del w:id="14"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5" w:author="Matthew Kay" w:date="2015-06-23T18:02:00Z">
        <w:r w:rsidR="00997C71" w:rsidRPr="00E553A6">
          <w:t xml:space="preserve">Fig. </w:t>
        </w:r>
        <w:r w:rsidR="00997C71">
          <w:rPr>
            <w:noProof/>
          </w:rPr>
          <w:t>2</w:t>
        </w:r>
      </w:ins>
      <w:del w:id="16"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1E7DB6"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1E7DB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7" w:author="Matthew Kay" w:date="2015-06-23T18:02:00Z">
        <w:r w:rsidR="00997C71" w:rsidRPr="00E553A6">
          <w:t xml:space="preserve">Fig. </w:t>
        </w:r>
        <w:r w:rsidR="00997C71">
          <w:rPr>
            <w:noProof/>
          </w:rPr>
          <w:t>2</w:t>
        </w:r>
      </w:ins>
      <w:del w:id="18"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97C71">
        <w:t xml:space="preserve">Fig. </w:t>
      </w:r>
      <w:r w:rsidR="00997C71">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7860B81E"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or</w:t>
      </w:r>
      <w:proofErr w:type="gramStart"/>
      <w:r w:rsidR="009B0E8B">
        <w:t>,</w:t>
      </w:r>
      <w:r w:rsidR="002C2D66">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97C71">
        <w:t xml:space="preserve">Fig. </w:t>
      </w:r>
      <w:r w:rsidR="00997C71">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997C71">
        <w:t xml:space="preserve">Fig. </w:t>
      </w:r>
      <w:r w:rsidR="00997C71">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97C71">
        <w:t xml:space="preserve">Fig. </w:t>
      </w:r>
      <w:r w:rsidR="00997C71">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 xml:space="preserve">nature of the </w:t>
      </w:r>
      <w:bookmarkStart w:id="19" w:name="_GoBack"/>
      <w:bookmarkEnd w:id="19"/>
      <w:r w:rsidR="009B0E57">
        <w:t>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997C71">
        <w:t xml:space="preserve">Fig. </w:t>
      </w:r>
      <w:r w:rsidR="00997C71">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20" w:name="_Ref415008651"/>
      <w:r w:rsidRPr="00AF146E">
        <w:t>Model 2: Log-Linear Model</w:t>
      </w:r>
      <w:bookmarkEnd w:id="20"/>
    </w:p>
    <w:p w14:paraId="50F3D136" w14:textId="0607BAEC" w:rsidR="008D2B54" w:rsidRDefault="009B0E57" w:rsidP="006E1133">
      <w:pPr>
        <w:pStyle w:val="BodyNoIndent"/>
        <w:rPr>
          <w:ins w:id="21" w:author="Matthew Kay" w:date="2015-06-23T14:45:00Z"/>
        </w:rPr>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w:t>
      </w:r>
      <w:r w:rsidR="00F97C25">
        <w:t>,</w:t>
      </w:r>
      <w:r>
        <w:t xml:space="preserve"> as the residual distribution has the approximate appearance of a log-normal distribution.</w:t>
      </w:r>
      <w:ins w:id="22" w:author="Matthew Kay" w:date="2015-06-23T14:45:00Z">
        <w:r w:rsidR="008D2B54">
          <w:t xml:space="preserve"> We can more systematically justify this transformation by fitting a Box-Cox transformation </w:t>
        </w:r>
        <w:r w:rsidR="008D2B54">
          <w:fldChar w:fldCharType="begin" w:fldLock="1"/>
        </w:r>
      </w:ins>
      <w:r w:rsidR="0035362E">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8]" }, "properties" : { "noteIndex" : 0 }, "schema" : "https://github.com/citation-style-language/schema/raw/master/csl-citation.json" }</w:instrText>
      </w:r>
      <w:ins w:id="23" w:author="Matthew Kay" w:date="2015-06-23T14:45:00Z">
        <w:r w:rsidR="008D2B54">
          <w:fldChar w:fldCharType="separate"/>
        </w:r>
      </w:ins>
      <w:r w:rsidR="002168F8" w:rsidRPr="002168F8">
        <w:rPr>
          <w:noProof/>
        </w:rPr>
        <w:t>[8]</w:t>
      </w:r>
      <w:ins w:id="24" w:author="Matthew Kay" w:date="2015-06-23T14:45:00Z">
        <w:r w:rsidR="008D2B54">
          <w:fldChar w:fldCharType="end"/>
        </w:r>
        <w:r w:rsidR="008D2B54">
          <w:t xml:space="preserve"> to the data, whose parameter </w:t>
        </w:r>
        <m:oMath>
          <m:r>
            <w:rPr>
              <w:rFonts w:ascii="Cambria Math" w:hAnsi="Cambria Math"/>
            </w:rPr>
            <m:t>λ</m:t>
          </m:r>
        </m:oMath>
        <w:r w:rsidR="008D2B54">
          <w:t xml:space="preserve"> describes a </w:t>
        </w:r>
        <w:r w:rsidR="008D2B54" w:rsidRPr="00A32C0A">
          <w:t>power</w:t>
        </w:r>
        <w:r w:rsidR="008D2B54">
          <w:t xml:space="preserve"> transformation of JND. The Box-Cox procedure for this data estimates </w:t>
        </w:r>
        <m:oMath>
          <m:r>
            <w:rPr>
              <w:rFonts w:ascii="Cambria Math" w:hAnsi="Cambria Math"/>
            </w:rPr>
            <m:t>λ=0.0292</m:t>
          </m:r>
        </m:oMath>
        <w:r w:rsidR="008D2B54">
          <w:t xml:space="preserve"> with a </w:t>
        </w:r>
        <w:r w:rsidR="008D2B54" w:rsidRPr="00D20D86">
          <w:t>95</w:t>
        </w:r>
        <w:r w:rsidR="008D2B54">
          <w:t xml:space="preserve">% confidence interval </w:t>
        </w:r>
        <w:proofErr w:type="gramStart"/>
        <w:r w:rsidR="008D2B54">
          <w:t xml:space="preserve">of </w:t>
        </w:r>
        <w:proofErr w:type="gramEnd"/>
        <m:oMath>
          <m:r>
            <w:rPr>
              <w:rFonts w:ascii="Cambria Math" w:hAnsi="Cambria Math"/>
            </w:rPr>
            <m:t>[-0.005, 0.0635]</m:t>
          </m:r>
        </m:oMath>
        <w:r w:rsidR="008D2B54" w:rsidRPr="00D20D86">
          <w:t>,</w:t>
        </w:r>
        <w:r w:rsidR="008D2B54">
          <w:t xml:space="preserve"> which includes 0 (the log transform) and excludes </w:t>
        </w:r>
        <w:r w:rsidR="008D2B54" w:rsidRPr="00D20D86">
          <w:t>1</w:t>
        </w:r>
        <w:r w:rsidR="008D2B54">
          <w:t xml:space="preserve"> (identity; i.e. the linear model) at </w:t>
        </w:r>
        <w:r w:rsidR="008D2B54">
          <w:rPr>
            <w:i/>
          </w:rPr>
          <w:t xml:space="preserve">p </w:t>
        </w:r>
        <w:r w:rsidR="008D2B54">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R="008D2B54">
          <w:t>).</w:t>
        </w:r>
      </w:ins>
      <w:del w:id="25" w:author="Matthew Kay" w:date="2015-06-23T14:45:00Z">
        <w:r w:rsidR="00645A2C" w:rsidDel="008D2B54">
          <w:rPr>
            <w:rStyle w:val="FootnoteReference"/>
          </w:rPr>
          <w:footnoteReference w:id="2"/>
        </w:r>
      </w:del>
    </w:p>
    <w:p w14:paraId="5E3AD50E" w14:textId="326A3B52" w:rsidR="009B0E57" w:rsidRDefault="009B0E57">
      <w:pPr>
        <w:pStyle w:val="Body"/>
        <w:pPrChange w:id="28" w:author="Matthew Kay" w:date="2015-06-23T14:46:00Z">
          <w:pPr>
            <w:pStyle w:val="BodyNoIndent"/>
          </w:pPr>
        </w:pPrChange>
      </w:pPr>
      <w:del w:id="29" w:author="Matthew Kay" w:date="2015-06-23T14:45:00Z">
        <w:r w:rsidDel="008D2B54">
          <w:delText xml:space="preserve"> </w:delText>
        </w:r>
      </w:del>
      <w:del w:id="30" w:author="Matthew Kay" w:date="2015-06-24T15:38:00Z">
        <w:r w:rsidDel="00D4797E">
          <w:delText>This</w:delText>
        </w:r>
      </w:del>
      <w:ins w:id="31" w:author="Matthew Kay" w:date="2015-06-24T15:38:00Z">
        <w:r w:rsidR="00D4797E">
          <w:t>Log</w:t>
        </w:r>
      </w:ins>
      <w:r>
        <w:t xml:space="preserve">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1E7DB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16ACCE54" w:rsidR="00645A2C" w:rsidRDefault="00645A2C" w:rsidP="006E1133">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97C71">
        <w:t xml:space="preserve">Fig. </w:t>
      </w:r>
      <w:r w:rsidR="00997C71">
        <w:rPr>
          <w:noProof/>
        </w:rPr>
        <w:t>3</w:t>
      </w:r>
      <w:r w:rsidR="008971C7">
        <w:rPr>
          <w:highlight w:val="yellow"/>
        </w:rPr>
        <w:fldChar w:fldCharType="end"/>
      </w:r>
      <w:r w:rsidR="008971C7">
        <w:t>B</w:t>
      </w:r>
      <w:r>
        <w:t>), we can see that the fit no longer suffers from problems of non-constant variance</w:t>
      </w:r>
      <w:ins w:id="32" w:author="Matthew Kay" w:date="2015-06-23T15:07:00Z">
        <w:r w:rsidR="00F66D98">
          <w:t xml:space="preserve"> or highly-skewed residuals</w:t>
        </w:r>
      </w:ins>
      <w:ins w:id="33" w:author="Matthew Kay" w:date="2015-06-23T15:03:00Z">
        <w:r w:rsidR="009D47CB">
          <w:t xml:space="preserve">. </w:t>
        </w:r>
      </w:ins>
      <w:del w:id="34" w:author="Matthew Kay" w:date="2015-06-23T15:07:00Z">
        <w:r w:rsidDel="00F66D98">
          <w:delText xml:space="preserve"> </w:delText>
        </w:r>
      </w:del>
      <w:del w:id="35" w:author="Matthew Kay" w:date="2015-06-23T15:06:00Z">
        <w:r w:rsidDel="00F66D98">
          <w:delText xml:space="preserve">or skewed residuals. </w:delText>
        </w:r>
      </w:del>
      <w:r w:rsidR="004B5468">
        <w:t>This fit also exhibits lower AIC than the linear model (</w:t>
      </w:r>
      <m:oMath>
        <m:r>
          <w:rPr>
            <w:rFonts w:ascii="Cambria Math" w:hAnsi="Cambria Math"/>
          </w:rPr>
          <m:t>-11683</m:t>
        </m:r>
      </m:oMath>
      <w:r w:rsidR="004D14EF">
        <w:t xml:space="preserve"> </w:t>
      </w:r>
      <w:proofErr w:type="gramStart"/>
      <w:r w:rsidR="004B5468">
        <w:t>versus</w:t>
      </w:r>
      <w:r w:rsidR="004D14EF">
        <w:t xml:space="preserve"> </w:t>
      </w:r>
      <w:proofErr w:type="gramEnd"/>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w:t>
      </w:r>
      <w:r>
        <w:lastRenderedPageBreak/>
        <w:t>closely matches the normal distribution assumed by the model</w:t>
      </w:r>
      <w:ins w:id="36" w:author="Matthew Kay" w:date="2015-06-23T15:07:00Z">
        <w:r w:rsidR="00F66D98">
          <w:t>: Its residuals exhibit less skewness than the linear model (</w:t>
        </w:r>
        <m:oMath>
          <m:r>
            <w:rPr>
              <w:rFonts w:ascii="Cambria Math" w:hAnsi="Cambria Math"/>
            </w:rPr>
            <m:t>-0.29</m:t>
          </m:r>
        </m:oMath>
        <w:r w:rsidR="00F66D98">
          <w:t xml:space="preserve"> </w:t>
        </w:r>
        <w:proofErr w:type="gramStart"/>
        <w:r w:rsidR="00F66D98">
          <w:t xml:space="preserve">versus </w:t>
        </w:r>
        <w:proofErr w:type="gramEnd"/>
        <m:oMath>
          <m:r>
            <w:rPr>
              <w:rFonts w:ascii="Cambria Math" w:hAnsi="Cambria Math"/>
            </w:rPr>
            <m:t>0.96</m:t>
          </m:r>
        </m:oMath>
        <w:r w:rsidR="00F66D98">
          <w:t>) and less excess kurtosis (</w:t>
        </w:r>
        <m:oMath>
          <m:r>
            <w:rPr>
              <w:rFonts w:ascii="Cambria Math" w:hAnsi="Cambria Math"/>
            </w:rPr>
            <m:t>0.18</m:t>
          </m:r>
        </m:oMath>
        <w:r w:rsidR="00F66D98">
          <w:t xml:space="preserve"> versus </w:t>
        </w:r>
        <m:oMath>
          <m:r>
            <w:rPr>
              <w:rFonts w:ascii="Cambria Math" w:hAnsi="Cambria Math"/>
            </w:rPr>
            <m:t>2.05</m:t>
          </m:r>
        </m:oMath>
        <w:r w:rsidR="00F66D98">
          <w:t>), where the normal distribution is 0 for both measures.</w:t>
        </w:r>
      </w:ins>
      <w:del w:id="37" w:author="Matthew Kay" w:date="2015-06-23T15:07:00Z">
        <w:r w:rsidDel="00F66D98">
          <w:delText>.</w:delText>
        </w:r>
      </w:del>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ins w:id="38" w:author="Matthew Kay" w:date="2015-06-23T14:56:00Z">
        <w:r w:rsidR="009D47CB">
          <w:rPr>
            <w:rStyle w:val="FootnoteReference"/>
          </w:rPr>
          <w:footnoteReference w:id="4"/>
        </w:r>
      </w:ins>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FBBC4A"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25E6575C" w:rsidR="00196990" w:rsidRPr="00850159" w:rsidRDefault="00196990"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3">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196990" w:rsidRDefault="00196990" w:rsidP="00C95F6C">
                            <w:pPr>
                              <w:pStyle w:val="FigureCaption"/>
                            </w:pPr>
                            <w:bookmarkStart w:id="58" w:name="_Ref415007748"/>
                            <w:r>
                              <w:t xml:space="preserve">Fig. </w:t>
                            </w:r>
                            <w:r w:rsidR="001E7DB6">
                              <w:fldChar w:fldCharType="begin"/>
                            </w:r>
                            <w:r w:rsidR="001E7DB6">
                              <w:instrText xml:space="preserve"> SEQ Fig. \* ARABIC </w:instrText>
                            </w:r>
                            <w:r w:rsidR="001E7DB6">
                              <w:fldChar w:fldCharType="separate"/>
                            </w:r>
                            <w:r w:rsidR="00997C71">
                              <w:rPr>
                                <w:noProof/>
                              </w:rPr>
                              <w:t>3</w:t>
                            </w:r>
                            <w:r w:rsidR="001E7DB6">
                              <w:rPr>
                                <w:noProof/>
                              </w:rPr>
                              <w:fldChar w:fldCharType="end"/>
                            </w:r>
                            <w:bookmarkEnd w:id="58"/>
                            <w:r>
                              <w:t xml:space="preserve"> Comparison of fits of the linear model (Section </w:t>
                            </w:r>
                            <w:r>
                              <w:fldChar w:fldCharType="begin"/>
                            </w:r>
                            <w:r>
                              <w:instrText xml:space="preserve"> REF _Ref415008636 \r \h </w:instrText>
                            </w:r>
                            <w:r>
                              <w:fldChar w:fldCharType="separate"/>
                            </w:r>
                            <w:r w:rsidR="00997C71">
                              <w:t>3</w:t>
                            </w:r>
                            <w:r>
                              <w:fldChar w:fldCharType="end"/>
                            </w:r>
                            <w:r>
                              <w:t xml:space="preserve">) and the log-linear model (Section </w:t>
                            </w:r>
                            <w:r>
                              <w:fldChar w:fldCharType="begin"/>
                            </w:r>
                            <w:r>
                              <w:instrText xml:space="preserve"> REF _Ref415008651 \r \h </w:instrText>
                            </w:r>
                            <w:r>
                              <w:fldChar w:fldCharType="separate"/>
                            </w:r>
                            <w:r w:rsidR="00997C71">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25E6575C" w:rsidR="00196990" w:rsidRPr="00850159" w:rsidRDefault="00196990"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4">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196990" w:rsidRDefault="00196990" w:rsidP="00C95F6C">
                      <w:pPr>
                        <w:pStyle w:val="FigureCaption"/>
                      </w:pPr>
                      <w:bookmarkStart w:id="58" w:name="_Ref415007748"/>
                      <w:r>
                        <w:t xml:space="preserve">Fig. </w:t>
                      </w:r>
                      <w:fldSimple w:instr=" SEQ Fig. \* ARABIC ">
                        <w:r w:rsidR="00997C71">
                          <w:rPr>
                            <w:noProof/>
                          </w:rPr>
                          <w:t>3</w:t>
                        </w:r>
                      </w:fldSimple>
                      <w:bookmarkEnd w:id="58"/>
                      <w:r>
                        <w:t xml:space="preserve"> Comparison of fits of the linear model (Section </w:t>
                      </w:r>
                      <w:r>
                        <w:fldChar w:fldCharType="begin"/>
                      </w:r>
                      <w:r>
                        <w:instrText xml:space="preserve"> REF _Ref415008636 \r \h </w:instrText>
                      </w:r>
                      <w:r>
                        <w:fldChar w:fldCharType="separate"/>
                      </w:r>
                      <w:r w:rsidR="00997C71">
                        <w:t>3</w:t>
                      </w:r>
                      <w:r>
                        <w:fldChar w:fldCharType="end"/>
                      </w:r>
                      <w:r>
                        <w:t xml:space="preserve">) and the log-linear model (Section </w:t>
                      </w:r>
                      <w:r>
                        <w:fldChar w:fldCharType="begin"/>
                      </w:r>
                      <w:r>
                        <w:instrText xml:space="preserve"> REF _Ref415008651 \r \h </w:instrText>
                      </w:r>
                      <w:r>
                        <w:fldChar w:fldCharType="separate"/>
                      </w:r>
                      <w:r w:rsidR="00997C71">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w:t>
      </w:r>
      <w:r w:rsidRPr="00AF146E">
        <w:lastRenderedPageBreak/>
        <w:t xml:space="preserve">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59" w:name="_Ref415409868"/>
      <w:r w:rsidRPr="00AF146E">
        <w:t>Model 3: Censored Log-Linear Model</w:t>
      </w:r>
      <w:bookmarkEnd w:id="59"/>
    </w:p>
    <w:p w14:paraId="5498328E" w14:textId="0D5982BF"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35362E">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9], [10]", "manualFormatting" : "[8,9]", "plainTextFormattedCitation" : "[9], [10]", "previouslyFormattedCitation" : "[9], [10]"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ins w:id="60" w:author="Matthew Kay" w:date="2015-06-23T18:02:00Z">
        <w:r w:rsidR="00997C71">
          <w:t xml:space="preserve">Fig. </w:t>
        </w:r>
        <w:r w:rsidR="00997C71">
          <w:rPr>
            <w:noProof/>
          </w:rPr>
          <w:t>4</w:t>
        </w:r>
      </w:ins>
      <w:del w:id="61" w:author="Matthew Kay" w:date="2015-06-23T17:08:00Z">
        <w:r w:rsidR="00F97C25" w:rsidDel="006F5504">
          <w:delText xml:space="preserve">Fig. </w:delText>
        </w:r>
        <w:r w:rsidR="00F97C25" w:rsidDel="006F5504">
          <w:rPr>
            <w:noProof/>
          </w:rPr>
          <w:delText>5</w:delText>
        </w:r>
      </w:del>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2E30A6A6" w:rsidR="002C6DE2" w:rsidRPr="002C6DE2" w:rsidRDefault="00F97C25" w:rsidP="006E1133">
      <w:pPr>
        <w:pStyle w:val="ListParagraph"/>
        <w:rPr>
          <w:b/>
        </w:rPr>
      </w:pPr>
      <w:r>
        <w:rPr>
          <w:noProof/>
        </w:rPr>
        <mc:AlternateContent>
          <mc:Choice Requires="wps">
            <w:drawing>
              <wp:anchor distT="0" distB="0" distL="114300" distR="114300" simplePos="0" relativeHeight="251665920" behindDoc="0" locked="0" layoutInCell="1" allowOverlap="0" wp14:anchorId="123F5AEA" wp14:editId="535E9BB2">
                <wp:simplePos x="0" y="0"/>
                <wp:positionH relativeFrom="margin">
                  <wp:posOffset>0</wp:posOffset>
                </wp:positionH>
                <wp:positionV relativeFrom="margin">
                  <wp:posOffset>1270</wp:posOffset>
                </wp:positionV>
                <wp:extent cx="3154680" cy="25273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7300"/>
                        </a:xfrm>
                        <a:prstGeom prst="rect">
                          <a:avLst/>
                        </a:prstGeom>
                        <a:solidFill>
                          <a:prstClr val="white"/>
                        </a:solidFill>
                        <a:ln>
                          <a:noFill/>
                        </a:ln>
                        <a:effectLst/>
                      </wps:spPr>
                      <wps:txbx>
                        <w:txbxContent>
                          <w:p w14:paraId="2BA8E535" w14:textId="24ADC0DF" w:rsidR="00196990" w:rsidRDefault="00196990"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5">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196990" w:rsidRPr="00A573A0" w:rsidRDefault="00196990" w:rsidP="00C95F6C">
                            <w:pPr>
                              <w:pStyle w:val="FigureCaption"/>
                              <w:rPr>
                                <w:rFonts w:ascii="Cambria Math" w:hAnsi="Cambria Math"/>
                                <w:noProof/>
                                <w:sz w:val="18"/>
                              </w:rPr>
                            </w:pPr>
                            <w:bookmarkStart w:id="62" w:name="_Ref415264541"/>
                            <w:r>
                              <w:t xml:space="preserve">Fig. </w:t>
                            </w:r>
                            <w:r w:rsidR="001E7DB6">
                              <w:fldChar w:fldCharType="begin"/>
                            </w:r>
                            <w:r w:rsidR="001E7DB6">
                              <w:instrText xml:space="preserve"> SEQ Fig. \* ARABIC </w:instrText>
                            </w:r>
                            <w:r w:rsidR="001E7DB6">
                              <w:fldChar w:fldCharType="separate"/>
                            </w:r>
                            <w:r w:rsidR="00997C71">
                              <w:rPr>
                                <w:noProof/>
                              </w:rPr>
                              <w:t>4</w:t>
                            </w:r>
                            <w:r w:rsidR="001E7DB6">
                              <w:rPr>
                                <w:noProof/>
                              </w:rPr>
                              <w:fldChar w:fldCharType="end"/>
                            </w:r>
                            <w:bookmarkEnd w:id="62"/>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0;margin-top:.1pt;width:248.4pt;height:199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" o:allowoverlap="f" stroked="f">
                <v:textbox style="mso-fit-shape-to-text:t" inset="0,0,0,0">
                  <w:txbxContent>
                    <w:p w14:paraId="2BA8E535" w14:textId="24ADC0DF" w:rsidR="00196990" w:rsidRDefault="00196990"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196990" w:rsidRPr="00A573A0" w:rsidRDefault="00196990" w:rsidP="00C95F6C">
                      <w:pPr>
                        <w:pStyle w:val="FigureCaption"/>
                        <w:rPr>
                          <w:rFonts w:ascii="Cambria Math" w:hAnsi="Cambria Math"/>
                          <w:noProof/>
                          <w:sz w:val="18"/>
                        </w:rPr>
                      </w:pPr>
                      <w:bookmarkStart w:id="63" w:name="_Ref415264541"/>
                      <w:r>
                        <w:t xml:space="preserve">Fig. </w:t>
                      </w:r>
                      <w:fldSimple w:instr=" SEQ Fig. \* ARABIC ">
                        <w:r w:rsidR="00997C71">
                          <w:rPr>
                            <w:noProof/>
                          </w:rPr>
                          <w:t>4</w:t>
                        </w:r>
                      </w:fldSimple>
                      <w:bookmarkEnd w:id="63"/>
                      <w:r>
                        <w:t>. An example of the use of censored regression to estimate a model when some of the data has been capped at a ceiling.</w:t>
                      </w:r>
                    </w:p>
                  </w:txbxContent>
                </v:textbox>
                <w10:wrap type="square" anchorx="margin" anchory="margin"/>
              </v:shape>
            </w:pict>
          </mc:Fallback>
        </mc:AlternateContent>
      </w:r>
      <w:r w:rsidR="006E1133" w:rsidRPr="006E1133">
        <w:rPr>
          <w:b/>
        </w:rPr>
        <w:t>Chance</w:t>
      </w:r>
      <w:r w:rsidR="002C6DE2">
        <w:rPr>
          <w:b/>
        </w:rPr>
        <w:t xml:space="preserve"> = 0.45</w:t>
      </w:r>
      <w:r w:rsidR="006E1133" w:rsidRPr="006E1133">
        <w:rPr>
          <w:b/>
        </w:rPr>
        <w:t>:</w:t>
      </w:r>
      <w:r w:rsidR="006E1133">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ins w:id="63" w:author="Matthew Kay" w:date="2015-06-23T18:02:00Z">
        <w:r w:rsidR="00997C71">
          <w:t xml:space="preserve">Fig. </w:t>
        </w:r>
        <w:r w:rsidR="00997C71">
          <w:rPr>
            <w:noProof/>
          </w:rPr>
          <w:t>5</w:t>
        </w:r>
      </w:ins>
      <w:del w:id="64" w:author="Matthew Kay" w:date="2015-06-23T17:08:00Z">
        <w:r w:rsidDel="006F5504">
          <w:delText xml:space="preserve">Fig. </w:delText>
        </w:r>
        <w:r w:rsidDel="006F5504">
          <w:rPr>
            <w:noProof/>
          </w:rPr>
          <w:delText>4</w:delText>
        </w:r>
      </w:del>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ins w:id="65" w:author="Matthew Kay" w:date="2015-06-23T18:02:00Z">
        <w:r w:rsidR="00997C71">
          <w:t xml:space="preserve">Fig. </w:t>
        </w:r>
        <w:r w:rsidR="00997C71">
          <w:rPr>
            <w:noProof/>
          </w:rPr>
          <w:t>6</w:t>
        </w:r>
      </w:ins>
      <w:del w:id="66" w:author="Matthew Kay" w:date="2015-06-23T17:08:00Z">
        <w:r w:rsidDel="006F5504">
          <w:delText xml:space="preserve">Fig. </w:delText>
        </w:r>
        <w:r w:rsidDel="006F5504">
          <w:rPr>
            <w:noProof/>
          </w:rPr>
          <w:delText>7</w:delText>
        </w:r>
      </w:del>
      <w:r w:rsidR="00D87CFD">
        <w:rPr>
          <w:highlight w:val="yellow"/>
        </w:rPr>
        <w:fldChar w:fldCharType="end"/>
      </w:r>
      <w:r w:rsidR="002C6DE2">
        <w:t>).</w:t>
      </w:r>
      <w:ins w:id="67" w:author="Matthew Kay" w:date="2015-06-23T15:20:00Z">
        <w:r w:rsidR="002168F8">
          <w:t xml:space="preserve"> The chance boundary was determined by simulating </w:t>
        </w:r>
      </w:ins>
      <w:ins w:id="68" w:author="Matthew Kay" w:date="2015-06-23T15:21:00Z">
        <w:r w:rsidR="002168F8">
          <w:t xml:space="preserve">a participant </w:t>
        </w:r>
      </w:ins>
      <w:ins w:id="69" w:author="Matthew Kay" w:date="2015-06-23T15:20:00Z">
        <w:r w:rsidR="002168F8">
          <w:t>guessing randomly in the staircase procedure</w:t>
        </w:r>
      </w:ins>
      <w:ins w:id="70" w:author="Matthew Kay" w:date="2015-06-23T15:21:00Z">
        <w:r w:rsidR="002168F8">
          <w:t>; see Section 3.2 of</w:t>
        </w:r>
      </w:ins>
      <w:ins w:id="71" w:author="Matthew Kay" w:date="2015-06-23T15:20:00Z">
        <w:r w:rsidR="002168F8">
          <w:t xml:space="preserve"> Harrison </w:t>
        </w:r>
        <w:r w:rsidR="002168F8" w:rsidRPr="002168F8">
          <w:rPr>
            <w:i/>
            <w:rPrChange w:id="72" w:author="Matthew Kay" w:date="2015-06-23T15:20:00Z">
              <w:rPr/>
            </w:rPrChange>
          </w:rPr>
          <w:t>et al</w:t>
        </w:r>
      </w:ins>
      <w:ins w:id="73" w:author="Matthew Kay" w:date="2015-06-23T15:21:00Z">
        <w:r w:rsidR="002168F8">
          <w:t xml:space="preserve"> </w:t>
        </w:r>
        <w:r w:rsidR="002168F8">
          <w:fldChar w:fldCharType="begin" w:fldLock="1"/>
        </w:r>
      </w:ins>
      <w:r w:rsidR="0035362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168F8">
        <w:fldChar w:fldCharType="separate"/>
      </w:r>
      <w:r w:rsidR="002168F8" w:rsidRPr="002168F8">
        <w:rPr>
          <w:noProof/>
        </w:rPr>
        <w:t>[1]</w:t>
      </w:r>
      <w:ins w:id="74" w:author="Matthew Kay" w:date="2015-06-23T15:21:00Z">
        <w:r w:rsidR="002168F8">
          <w:fldChar w:fldCharType="end"/>
        </w:r>
      </w:ins>
      <w:ins w:id="75" w:author="Matthew Kay" w:date="2015-06-23T15:20:00Z">
        <w:r w:rsidR="002168F8" w:rsidRPr="002168F8">
          <w:rPr>
            <w:i/>
            <w:rPrChange w:id="76" w:author="Matthew Kay" w:date="2015-06-23T15:20:00Z">
              <w:rPr/>
            </w:rPrChange>
          </w:rPr>
          <w:t>.</w:t>
        </w:r>
      </w:ins>
    </w:p>
    <w:p w14:paraId="3F321E4B" w14:textId="7F67BD90"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6F87E84F">
                <wp:simplePos x="0" y="0"/>
                <wp:positionH relativeFrom="margin">
                  <wp:posOffset>3329940</wp:posOffset>
                </wp:positionH>
                <wp:positionV relativeFrom="margin">
                  <wp:posOffset>1270</wp:posOffset>
                </wp:positionV>
                <wp:extent cx="3182112" cy="2276856"/>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182112" cy="2276856"/>
                        </a:xfrm>
                        <a:prstGeom prst="rect">
                          <a:avLst/>
                        </a:prstGeom>
                        <a:solidFill>
                          <a:prstClr val="white"/>
                        </a:solidFill>
                        <a:ln>
                          <a:noFill/>
                        </a:ln>
                        <a:effectLst/>
                      </wps:spPr>
                      <wps:txbx>
                        <w:txbxContent>
                          <w:p w14:paraId="10EB003C" w14:textId="373E3656" w:rsidR="00196990" w:rsidRDefault="00196990"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7">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196990" w:rsidRPr="00512C9E" w:rsidRDefault="00196990" w:rsidP="00512C9E">
                            <w:pPr>
                              <w:pStyle w:val="FigureCaption"/>
                              <w:rPr>
                                <w:rFonts w:ascii="Times" w:hAnsi="Times"/>
                                <w:b/>
                                <w:noProof/>
                                <w:sz w:val="18"/>
                              </w:rPr>
                            </w:pPr>
                            <w:bookmarkStart w:id="77" w:name="_Ref415530909"/>
                            <w:r>
                              <w:t xml:space="preserve">Fig. </w:t>
                            </w:r>
                            <w:r w:rsidR="001E7DB6">
                              <w:fldChar w:fldCharType="begin"/>
                            </w:r>
                            <w:r w:rsidR="001E7DB6">
                              <w:instrText xml:space="preserve"> SEQ Fig. \* ARABIC </w:instrText>
                            </w:r>
                            <w:r w:rsidR="001E7DB6">
                              <w:fldChar w:fldCharType="separate"/>
                            </w:r>
                            <w:r w:rsidR="00997C71">
                              <w:rPr>
                                <w:noProof/>
                              </w:rPr>
                              <w:t>5</w:t>
                            </w:r>
                            <w:r w:rsidR="001E7DB6">
                              <w:rPr>
                                <w:noProof/>
                              </w:rPr>
                              <w:fldChar w:fldCharType="end"/>
                            </w:r>
                            <w:bookmarkEnd w:id="77"/>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1" type="#_x0000_t202" style="position:absolute;left:0;text-align:left;margin-left:262.2pt;margin-top:.1pt;width:250.55pt;height:179.3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" stroked="f">
                <v:textbox style="mso-fit-shape-to-text:t" inset="0,0,0,0">
                  <w:txbxContent>
                    <w:p w14:paraId="10EB003C" w14:textId="373E3656" w:rsidR="00196990" w:rsidRDefault="00196990"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8">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196990" w:rsidRPr="00512C9E" w:rsidRDefault="00196990" w:rsidP="00512C9E">
                      <w:pPr>
                        <w:pStyle w:val="FigureCaption"/>
                        <w:rPr>
                          <w:rFonts w:ascii="Times" w:hAnsi="Times"/>
                          <w:b/>
                          <w:noProof/>
                          <w:sz w:val="18"/>
                        </w:rPr>
                      </w:pPr>
                      <w:bookmarkStart w:id="79" w:name="_Ref415530909"/>
                      <w:r>
                        <w:t xml:space="preserve">Fig. </w:t>
                      </w:r>
                      <w:fldSimple w:instr=" SEQ Fig. \* ARABIC ">
                        <w:r w:rsidR="00997C71">
                          <w:rPr>
                            <w:noProof/>
                          </w:rPr>
                          <w:t>5</w:t>
                        </w:r>
                      </w:fldSimple>
                      <w:bookmarkEnd w:id="79"/>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ins w:id="78" w:author="Matthew Kay" w:date="2015-06-23T18:02:00Z">
        <w:r w:rsidR="00997C71">
          <w:t xml:space="preserve">Fig. </w:t>
        </w:r>
        <w:r w:rsidR="00997C71">
          <w:rPr>
            <w:noProof/>
          </w:rPr>
          <w:t>5</w:t>
        </w:r>
      </w:ins>
      <w:del w:id="79" w:author="Matthew Kay" w:date="2015-06-23T17:08:00Z">
        <w:r w:rsidR="00F97C25" w:rsidDel="006F5504">
          <w:delText xml:space="preserve">Fig. </w:delText>
        </w:r>
        <w:r w:rsidR="00F97C25" w:rsidDel="006F5504">
          <w:rPr>
            <w:noProof/>
          </w:rPr>
          <w:delText>4</w:delText>
        </w:r>
      </w:del>
      <w:r w:rsidR="00D87CFD">
        <w:rPr>
          <w:highlight w:val="yellow"/>
        </w:rPr>
        <w:fldChar w:fldCharType="end"/>
      </w:r>
      <w:r w:rsidR="00B444F8">
        <w:t>)</w:t>
      </w:r>
      <w:r w:rsidR="002C6DE2">
        <w:t>.</w:t>
      </w:r>
    </w:p>
    <w:p w14:paraId="02C034D0" w14:textId="0E507A17"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02FAD5DB">
                <wp:simplePos x="0" y="0"/>
                <wp:positionH relativeFrom="margin">
                  <wp:posOffset>3329940</wp:posOffset>
                </wp:positionH>
                <wp:positionV relativeFrom="page">
                  <wp:posOffset>3025140</wp:posOffset>
                </wp:positionV>
                <wp:extent cx="3182112" cy="2404872"/>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2112" cy="2404872"/>
                        </a:xfrm>
                        <a:prstGeom prst="rect">
                          <a:avLst/>
                        </a:prstGeom>
                        <a:solidFill>
                          <a:prstClr val="white"/>
                        </a:solidFill>
                        <a:ln>
                          <a:noFill/>
                        </a:ln>
                        <a:effectLst/>
                      </wps:spPr>
                      <wps:txbx>
                        <w:txbxContent>
                          <w:p w14:paraId="44A94D76" w14:textId="7C4D15DB" w:rsidR="00196990" w:rsidRDefault="00196990"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9">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196990" w:rsidRPr="00EE0A4D" w:rsidRDefault="00196990" w:rsidP="00EE0A4D">
                            <w:pPr>
                              <w:pStyle w:val="FigureCaption"/>
                            </w:pPr>
                            <w:bookmarkStart w:id="80" w:name="_Ref415530912"/>
                            <w:r>
                              <w:t xml:space="preserve">Fig. </w:t>
                            </w:r>
                            <w:r w:rsidR="001E7DB6">
                              <w:fldChar w:fldCharType="begin"/>
                            </w:r>
                            <w:r w:rsidR="001E7DB6">
                              <w:instrText xml:space="preserve"> SEQ Fig. \* ARABIC </w:instrText>
                            </w:r>
                            <w:r w:rsidR="001E7DB6">
                              <w:fldChar w:fldCharType="separate"/>
                            </w:r>
                            <w:r w:rsidR="00997C71">
                              <w:rPr>
                                <w:noProof/>
                              </w:rPr>
                              <w:t>6</w:t>
                            </w:r>
                            <w:r w:rsidR="001E7DB6">
                              <w:rPr>
                                <w:noProof/>
                              </w:rPr>
                              <w:fldChar w:fldCharType="end"/>
                            </w:r>
                            <w:bookmarkEnd w:id="80"/>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89.3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" stroked="f">
                <v:textbox style="mso-fit-shape-to-text:t" inset="0,0,0,0">
                  <w:txbxContent>
                    <w:p w14:paraId="44A94D76" w14:textId="7C4D15DB" w:rsidR="00196990" w:rsidRDefault="00196990"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20">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196990" w:rsidRPr="00EE0A4D" w:rsidRDefault="00196990" w:rsidP="00EE0A4D">
                      <w:pPr>
                        <w:pStyle w:val="FigureCaption"/>
                      </w:pPr>
                      <w:bookmarkStart w:id="83" w:name="_Ref415530912"/>
                      <w:r>
                        <w:t xml:space="preserve">Fig. </w:t>
                      </w:r>
                      <w:fldSimple w:instr=" SEQ Fig. \* ARABIC ">
                        <w:r w:rsidR="00997C71">
                          <w:rPr>
                            <w:noProof/>
                          </w:rPr>
                          <w:t>6</w:t>
                        </w:r>
                      </w:fldSimple>
                      <w:bookmarkEnd w:id="83"/>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ins w:id="81" w:author="Matthew Kay" w:date="2015-06-23T18:02:00Z">
        <w:r w:rsidR="00997C71">
          <w:t xml:space="preserve">Fig. </w:t>
        </w:r>
        <w:r w:rsidR="00997C71">
          <w:rPr>
            <w:noProof/>
          </w:rPr>
          <w:t>6</w:t>
        </w:r>
      </w:ins>
      <w:del w:id="82" w:author="Matthew Kay" w:date="2015-06-23T17:08:00Z">
        <w:r w:rsidR="00F97C25" w:rsidDel="006F5504">
          <w:delText xml:space="preserve">Fig. </w:delText>
        </w:r>
        <w:r w:rsidR="00F97C25" w:rsidDel="006F5504">
          <w:rPr>
            <w:noProof/>
          </w:rPr>
          <w:delText>7</w:delText>
        </w:r>
      </w:del>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4068791B" w:rsidR="00263093" w:rsidRDefault="00F97C25" w:rsidP="006E1133">
      <w:pPr>
        <w:pStyle w:val="BodyNoIndent"/>
      </w:pPr>
      <w:r>
        <w:rPr>
          <w:noProof/>
        </w:rPr>
        <mc:AlternateContent>
          <mc:Choice Requires="wps">
            <w:drawing>
              <wp:anchor distT="0" distB="0" distL="114300" distR="114300" simplePos="0" relativeHeight="251690496" behindDoc="0" locked="0" layoutInCell="1" allowOverlap="1" wp14:anchorId="28319654" wp14:editId="10163AE8">
                <wp:simplePos x="0" y="0"/>
                <wp:positionH relativeFrom="margin">
                  <wp:posOffset>3329940</wp:posOffset>
                </wp:positionH>
                <wp:positionV relativeFrom="page">
                  <wp:posOffset>5387340</wp:posOffset>
                </wp:positionV>
                <wp:extent cx="3181985" cy="1981200"/>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181985" cy="1981200"/>
                        </a:xfrm>
                        <a:prstGeom prst="rect">
                          <a:avLst/>
                        </a:prstGeom>
                        <a:solidFill>
                          <a:prstClr val="white"/>
                        </a:solidFill>
                        <a:ln>
                          <a:noFill/>
                        </a:ln>
                        <a:effectLst/>
                      </wps:spPr>
                      <wps:txbx>
                        <w:txbxContent>
                          <w:p w14:paraId="76DA706F" w14:textId="19D2B65A" w:rsidR="00196990" w:rsidRDefault="00EF6912">
                            <w:pPr>
                              <w:pPrChange w:id="83" w:author="Matthew Kay" w:date="2015-06-23T17:00:00Z">
                                <w:pPr>
                                  <w:jc w:val="center"/>
                                </w:pPr>
                              </w:pPrChange>
                            </w:pPr>
                            <w:ins w:id="84" w:author="Matthew Kay" w:date="2015-06-23T17:13:00Z">
                              <w:r>
                                <w:t xml:space="preserve">      </w:t>
                              </w:r>
                            </w:ins>
                            <w:ins w:id="85" w:author="Matthew Kay" w:date="2015-06-23T17:00:00Z">
                              <w:r w:rsidR="005A05AE">
                                <w:t xml:space="preserve">     </w:t>
                              </w:r>
                            </w:ins>
                            <w:ins w:id="86" w:author="Matthew Kay" w:date="2015-06-23T17:18:00Z">
                              <w:r w:rsidR="00586070">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21">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ins>
                            <w:del w:id="87" w:author="Matthew Kay" w:date="2015-06-23T16:59:00Z">
                              <w:r w:rsidR="00196990" w:rsidDel="005A05AE">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22">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del>
                          </w:p>
                          <w:p w14:paraId="7AD30907" w14:textId="444368C3" w:rsidR="00196990" w:rsidRPr="00C01902" w:rsidRDefault="00196990" w:rsidP="00C01902">
                            <w:pPr>
                              <w:pStyle w:val="FigureCaption"/>
                            </w:pPr>
                            <w:bookmarkStart w:id="88" w:name="_Ref415533129"/>
                            <w:r>
                              <w:t xml:space="preserve">Fig. </w:t>
                            </w:r>
                            <w:r w:rsidR="001E7DB6">
                              <w:fldChar w:fldCharType="begin"/>
                            </w:r>
                            <w:r w:rsidR="001E7DB6">
                              <w:instrText xml:space="preserve"> SEQ Fig. \* ARABIC </w:instrText>
                            </w:r>
                            <w:r w:rsidR="001E7DB6">
                              <w:fldChar w:fldCharType="separate"/>
                            </w:r>
                            <w:r w:rsidR="00997C71">
                              <w:rPr>
                                <w:noProof/>
                              </w:rPr>
                              <w:t>7</w:t>
                            </w:r>
                            <w:r w:rsidR="001E7DB6">
                              <w:rPr>
                                <w:noProof/>
                              </w:rPr>
                              <w:fldChar w:fldCharType="end"/>
                            </w:r>
                            <w:bookmarkEnd w:id="88"/>
                            <w:r>
                              <w:t xml:space="preserve">. Comparison of </w:t>
                            </w:r>
                            <w:del w:id="89" w:author="Matthew Kay" w:date="2015-06-23T16:59:00Z">
                              <w:r w:rsidDel="005A05AE">
                                <w:delText xml:space="preserve">a </w:delText>
                              </w:r>
                            </w:del>
                            <w:r>
                              <w:t>model</w:t>
                            </w:r>
                            <w:ins w:id="90" w:author="Matthew Kay" w:date="2015-06-23T16:59:00Z">
                              <w:r w:rsidR="005A05AE">
                                <w:t>s</w:t>
                              </w:r>
                            </w:ins>
                            <w:r>
                              <w:t xml:space="preserve"> fit to all data for line</w:t>
                            </w:r>
                            <w:ins w:id="91" w:author="Matthew Kay" w:date="2015-06-23T17:00:00Z">
                              <w:r w:rsidR="005A05AE">
                                <w:t>–</w:t>
                              </w:r>
                            </w:ins>
                            <w:del w:id="92" w:author="Matthew Kay" w:date="2015-06-23T17:00:00Z">
                              <w:r w:rsidDel="005A05AE">
                                <w:delText>-</w:delText>
                              </w:r>
                            </w:del>
                            <w:r>
                              <w:t xml:space="preserve">positive </w:t>
                            </w:r>
                            <w:ins w:id="93" w:author="Matthew Kay" w:date="2015-06-23T17:00:00Z">
                              <w:r w:rsidR="005A05AE">
                                <w:t xml:space="preserve">and donut–positive </w:t>
                              </w:r>
                            </w:ins>
                            <w:r>
                              <w:t xml:space="preserve">with </w:t>
                            </w:r>
                            <w:ins w:id="94" w:author="Matthew Kay" w:date="2015-06-23T17:09:00Z">
                              <w:r w:rsidR="006F5504">
                                <w:t>and</w:t>
                              </w:r>
                            </w:ins>
                            <w:del w:id="95" w:author="Matthew Kay" w:date="2015-06-23T17:09:00Z">
                              <w:r w:rsidDel="006F5504">
                                <w:delText>or</w:delText>
                              </w:r>
                            </w:del>
                            <w:r>
                              <w:t xml:space="preserve"> without censoring</w:t>
                            </w:r>
                            <w:ins w:id="96" w:author="Matthew Kay" w:date="2015-06-23T17:10:00Z">
                              <w:r w:rsidR="006F5504">
                                <w:t>,</w:t>
                              </w:r>
                            </w:ins>
                            <w:del w:id="97" w:author="Matthew Kay" w:date="2015-06-23T17:10:00Z">
                              <w:r w:rsidDel="006F5504">
                                <w:delText>.</w:delText>
                              </w:r>
                            </w:del>
                            <w:ins w:id="98" w:author="Matthew Kay" w:date="2015-06-23T17:01:00Z">
                              <w:r w:rsidR="005A05AE">
                                <w:t xml:space="preserve"> show</w:t>
                              </w:r>
                            </w:ins>
                            <w:ins w:id="99" w:author="Matthew Kay" w:date="2015-06-23T17:10:00Z">
                              <w:r w:rsidR="006F5504">
                                <w:t>ing</w:t>
                              </w:r>
                            </w:ins>
                            <w:ins w:id="100" w:author="Matthew Kay" w:date="2015-06-23T17:01:00Z">
                              <w:r w:rsidR="005A05AE">
                                <w:t xml:space="preserve"> how censoring </w:t>
                              </w:r>
                            </w:ins>
                            <w:ins w:id="101" w:author="Matthew Kay" w:date="2015-06-23T17:02:00Z">
                              <w:r w:rsidR="005A05AE">
                                <w:t xml:space="preserve">responds </w:t>
                              </w:r>
                            </w:ins>
                            <w:ins w:id="102" w:author="Matthew Kay" w:date="2015-06-23T17:10:00Z">
                              <w:r w:rsidR="006F5504">
                                <w:t xml:space="preserve">when </w:t>
                              </w:r>
                            </w:ins>
                            <w:ins w:id="103" w:author="Matthew Kay" w:date="2015-06-23T17:01:00Z">
                              <w:r w:rsidR="005A05AE">
                                <w:t xml:space="preserve">some observations </w:t>
                              </w:r>
                            </w:ins>
                            <w:ins w:id="104" w:author="Matthew Kay" w:date="2015-06-23T17:10:00Z">
                              <w:r w:rsidR="006F5504">
                                <w:t xml:space="preserve">or </w:t>
                              </w:r>
                            </w:ins>
                            <w:ins w:id="105" w:author="Matthew Kay" w:date="2015-06-23T17:01:00Z">
                              <w:r w:rsidR="005A05AE">
                                <w:t xml:space="preserve">many observations </w:t>
                              </w:r>
                            </w:ins>
                            <w:ins w:id="106" w:author="Matthew Kay" w:date="2015-06-23T17:10:00Z">
                              <w:r w:rsidR="006F5504">
                                <w:t>are censored</w:t>
                              </w:r>
                            </w:ins>
                            <w:ins w:id="107" w:author="Matthew Kay" w:date="2015-06-23T17:02:00Z">
                              <w:r w:rsidR="005A05AE">
                                <w:t xml:space="preserve">. In conditions with few </w:t>
                              </w:r>
                            </w:ins>
                            <w:ins w:id="108" w:author="Matthew Kay" w:date="2015-06-23T17:10:00Z">
                              <w:r w:rsidR="006F5504">
                                <w:t xml:space="preserve">censored </w:t>
                              </w:r>
                            </w:ins>
                            <w:ins w:id="109" w:author="Matthew Kay" w:date="2015-06-23T17:02:00Z">
                              <w:r w:rsidR="005A05AE">
                                <w:t>observations (not shown), the censored model fit is virtually identical to the uncensored fi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8319654" id="_x0000_t202" coordsize="21600,21600" o:spt="202" path="m,l,21600r21600,l21600,xe">
                <v:stroke joinstyle="miter"/>
                <v:path gradientshapeok="t" o:connecttype="rect"/>
              </v:shapetype>
              <v:shape id="Text Box 44" o:spid="_x0000_s1033" type="#_x0000_t202" style="position:absolute;left:0;text-align:left;margin-left:262.2pt;margin-top:424.2pt;width:250.55pt;height:156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" stroked="f">
                <v:textbox style="mso-fit-shape-to-text:t" inset="0,0,0,0">
                  <w:txbxContent>
                    <w:p w14:paraId="76DA706F" w14:textId="19D2B65A" w:rsidR="00196990" w:rsidRDefault="00EF6912">
                      <w:pPr>
                        <w:pPrChange w:id="110" w:author="Matthew Kay" w:date="2015-06-23T17:00:00Z">
                          <w:pPr>
                            <w:jc w:val="center"/>
                          </w:pPr>
                        </w:pPrChange>
                      </w:pPr>
                      <w:ins w:id="111" w:author="Matthew Kay" w:date="2015-06-23T17:13:00Z">
                        <w:r>
                          <w:t xml:space="preserve">      </w:t>
                        </w:r>
                      </w:ins>
                      <w:ins w:id="112" w:author="Matthew Kay" w:date="2015-06-23T17:00:00Z">
                        <w:r w:rsidR="005A05AE">
                          <w:t xml:space="preserve">     </w:t>
                        </w:r>
                      </w:ins>
                      <w:ins w:id="113" w:author="Matthew Kay" w:date="2015-06-23T17:18:00Z">
                        <w:r w:rsidR="00586070">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21">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ins>
                      <w:del w:id="114" w:author="Matthew Kay" w:date="2015-06-23T16:59:00Z">
                        <w:r w:rsidR="00196990" w:rsidDel="005A05AE">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22">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del>
                    </w:p>
                    <w:p w14:paraId="7AD30907" w14:textId="444368C3" w:rsidR="00196990" w:rsidRPr="00C01902" w:rsidRDefault="00196990" w:rsidP="00C01902">
                      <w:pPr>
                        <w:pStyle w:val="FigureCaption"/>
                      </w:pPr>
                      <w:bookmarkStart w:id="115" w:name="_Ref415533129"/>
                      <w:r>
                        <w:t xml:space="preserve">Fig. </w:t>
                      </w:r>
                      <w:r w:rsidR="001E7DB6">
                        <w:fldChar w:fldCharType="begin"/>
                      </w:r>
                      <w:r w:rsidR="001E7DB6">
                        <w:instrText xml:space="preserve"> SEQ Fig. \* ARABIC </w:instrText>
                      </w:r>
                      <w:r w:rsidR="001E7DB6">
                        <w:fldChar w:fldCharType="separate"/>
                      </w:r>
                      <w:r w:rsidR="00997C71">
                        <w:rPr>
                          <w:noProof/>
                        </w:rPr>
                        <w:t>7</w:t>
                      </w:r>
                      <w:r w:rsidR="001E7DB6">
                        <w:rPr>
                          <w:noProof/>
                        </w:rPr>
                        <w:fldChar w:fldCharType="end"/>
                      </w:r>
                      <w:bookmarkEnd w:id="115"/>
                      <w:r>
                        <w:t xml:space="preserve">. Comparison of </w:t>
                      </w:r>
                      <w:del w:id="116" w:author="Matthew Kay" w:date="2015-06-23T16:59:00Z">
                        <w:r w:rsidDel="005A05AE">
                          <w:delText xml:space="preserve">a </w:delText>
                        </w:r>
                      </w:del>
                      <w:r>
                        <w:t>model</w:t>
                      </w:r>
                      <w:ins w:id="117" w:author="Matthew Kay" w:date="2015-06-23T16:59:00Z">
                        <w:r w:rsidR="005A05AE">
                          <w:t>s</w:t>
                        </w:r>
                      </w:ins>
                      <w:r>
                        <w:t xml:space="preserve"> fit to all data for line</w:t>
                      </w:r>
                      <w:ins w:id="118" w:author="Matthew Kay" w:date="2015-06-23T17:00:00Z">
                        <w:r w:rsidR="005A05AE">
                          <w:t>–</w:t>
                        </w:r>
                      </w:ins>
                      <w:del w:id="119" w:author="Matthew Kay" w:date="2015-06-23T17:00:00Z">
                        <w:r w:rsidDel="005A05AE">
                          <w:delText>-</w:delText>
                        </w:r>
                      </w:del>
                      <w:r>
                        <w:t xml:space="preserve">positive </w:t>
                      </w:r>
                      <w:ins w:id="120" w:author="Matthew Kay" w:date="2015-06-23T17:00:00Z">
                        <w:r w:rsidR="005A05AE">
                          <w:t xml:space="preserve">and donut–positive </w:t>
                        </w:r>
                      </w:ins>
                      <w:r>
                        <w:t xml:space="preserve">with </w:t>
                      </w:r>
                      <w:ins w:id="121" w:author="Matthew Kay" w:date="2015-06-23T17:09:00Z">
                        <w:r w:rsidR="006F5504">
                          <w:t>and</w:t>
                        </w:r>
                      </w:ins>
                      <w:del w:id="122" w:author="Matthew Kay" w:date="2015-06-23T17:09:00Z">
                        <w:r w:rsidDel="006F5504">
                          <w:delText>or</w:delText>
                        </w:r>
                      </w:del>
                      <w:r>
                        <w:t xml:space="preserve"> without censoring</w:t>
                      </w:r>
                      <w:ins w:id="123" w:author="Matthew Kay" w:date="2015-06-23T17:10:00Z">
                        <w:r w:rsidR="006F5504">
                          <w:t>,</w:t>
                        </w:r>
                      </w:ins>
                      <w:del w:id="124" w:author="Matthew Kay" w:date="2015-06-23T17:10:00Z">
                        <w:r w:rsidDel="006F5504">
                          <w:delText>.</w:delText>
                        </w:r>
                      </w:del>
                      <w:ins w:id="125" w:author="Matthew Kay" w:date="2015-06-23T17:01:00Z">
                        <w:r w:rsidR="005A05AE">
                          <w:t xml:space="preserve"> show</w:t>
                        </w:r>
                      </w:ins>
                      <w:ins w:id="126" w:author="Matthew Kay" w:date="2015-06-23T17:10:00Z">
                        <w:r w:rsidR="006F5504">
                          <w:t>ing</w:t>
                        </w:r>
                      </w:ins>
                      <w:ins w:id="127" w:author="Matthew Kay" w:date="2015-06-23T17:01:00Z">
                        <w:r w:rsidR="005A05AE">
                          <w:t xml:space="preserve"> how censoring </w:t>
                        </w:r>
                      </w:ins>
                      <w:ins w:id="128" w:author="Matthew Kay" w:date="2015-06-23T17:02:00Z">
                        <w:r w:rsidR="005A05AE">
                          <w:t xml:space="preserve">responds </w:t>
                        </w:r>
                      </w:ins>
                      <w:ins w:id="129" w:author="Matthew Kay" w:date="2015-06-23T17:10:00Z">
                        <w:r w:rsidR="006F5504">
                          <w:t xml:space="preserve">when </w:t>
                        </w:r>
                      </w:ins>
                      <w:ins w:id="130" w:author="Matthew Kay" w:date="2015-06-23T17:01:00Z">
                        <w:r w:rsidR="005A05AE">
                          <w:t xml:space="preserve">some observations </w:t>
                        </w:r>
                      </w:ins>
                      <w:ins w:id="131" w:author="Matthew Kay" w:date="2015-06-23T17:10:00Z">
                        <w:r w:rsidR="006F5504">
                          <w:t xml:space="preserve">or </w:t>
                        </w:r>
                      </w:ins>
                      <w:ins w:id="132" w:author="Matthew Kay" w:date="2015-06-23T17:01:00Z">
                        <w:r w:rsidR="005A05AE">
                          <w:t xml:space="preserve">many observations </w:t>
                        </w:r>
                      </w:ins>
                      <w:ins w:id="133" w:author="Matthew Kay" w:date="2015-06-23T17:10:00Z">
                        <w:r w:rsidR="006F5504">
                          <w:t>are censored</w:t>
                        </w:r>
                      </w:ins>
                      <w:ins w:id="134" w:author="Matthew Kay" w:date="2015-06-23T17:02:00Z">
                        <w:r w:rsidR="005A05AE">
                          <w:t xml:space="preserve">. In conditions with few </w:t>
                        </w:r>
                      </w:ins>
                      <w:ins w:id="135" w:author="Matthew Kay" w:date="2015-06-23T17:10:00Z">
                        <w:r w:rsidR="006F5504">
                          <w:t xml:space="preserve">censored </w:t>
                        </w:r>
                      </w:ins>
                      <w:ins w:id="136" w:author="Matthew Kay" w:date="2015-06-23T17:02:00Z">
                        <w:r w:rsidR="005A05AE">
                          <w:t>observations (not shown), the censored model fit is virtually identical to the uncensored fit.</w:t>
                        </w:r>
                      </w:ins>
                    </w:p>
                  </w:txbxContent>
                </v:textbox>
                <w10:wrap type="topAndBottom" anchorx="margin" anchory="page"/>
              </v:shape>
            </w:pict>
          </mc:Fallback>
        </mc:AlternateContent>
      </w:r>
      <w:r w:rsidR="002C6DE2">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ins w:id="137" w:author="Matthew Kay" w:date="2015-06-23T18:02:00Z">
        <w:r w:rsidR="00997C71">
          <w:t xml:space="preserve">Fig. </w:t>
        </w:r>
        <w:r w:rsidR="00997C71">
          <w:rPr>
            <w:noProof/>
          </w:rPr>
          <w:t>5</w:t>
        </w:r>
      </w:ins>
      <w:del w:id="138" w:author="Matthew Kay" w:date="2015-06-23T17:08:00Z">
        <w:r w:rsidDel="006F5504">
          <w:delText xml:space="preserve">Fig. </w:delText>
        </w:r>
        <w:r w:rsidDel="006F5504">
          <w:rPr>
            <w:noProof/>
          </w:rPr>
          <w:delText>4</w:delText>
        </w:r>
      </w:del>
      <w:r w:rsidR="00D87CFD">
        <w:fldChar w:fldCharType="end"/>
      </w:r>
      <w:r w:rsidR="00D87CFD">
        <w:t xml:space="preserve"> and </w:t>
      </w:r>
      <w:r w:rsidR="00D87CFD">
        <w:fldChar w:fldCharType="begin"/>
      </w:r>
      <w:r w:rsidR="00D87CFD">
        <w:instrText xml:space="preserve"> REF _Ref415530912 \h </w:instrText>
      </w:r>
      <w:r w:rsidR="00D87CFD">
        <w:fldChar w:fldCharType="separate"/>
      </w:r>
      <w:ins w:id="139" w:author="Matthew Kay" w:date="2015-06-23T18:02:00Z">
        <w:r w:rsidR="00997C71">
          <w:t xml:space="preserve">Fig. </w:t>
        </w:r>
        <w:r w:rsidR="00997C71">
          <w:rPr>
            <w:noProof/>
          </w:rPr>
          <w:t>6</w:t>
        </w:r>
      </w:ins>
      <w:del w:id="140" w:author="Matthew Kay" w:date="2015-06-23T17:08:00Z">
        <w:r w:rsidDel="006F5504">
          <w:delText xml:space="preserve">Fig. </w:delText>
        </w:r>
        <w:r w:rsidDel="006F5504">
          <w:rPr>
            <w:noProof/>
          </w:rPr>
          <w:delText>7</w:delText>
        </w:r>
      </w:del>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1E7DB6"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proofErr w:type="gramStart"/>
      <w:r w:rsidR="00047789">
        <w:t xml:space="preserve">of </w:t>
      </w:r>
      <w:proofErr w:type="gramEnd"/>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1E7DB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5"/>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1E7DB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t>Bias in uncensored model</w:t>
      </w:r>
    </w:p>
    <w:p w14:paraId="3504B355" w14:textId="71E5CA4F"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ins w:id="141" w:author="Matthew Kay" w:date="2015-06-23T18:02:00Z">
        <w:r w:rsidR="00997C71">
          <w:t xml:space="preserve">Fig. </w:t>
        </w:r>
        <w:r w:rsidR="00997C71">
          <w:rPr>
            <w:noProof/>
          </w:rPr>
          <w:t>7</w:t>
        </w:r>
      </w:ins>
      <w:del w:id="142" w:author="Matthew Kay" w:date="2015-06-23T17:08:00Z">
        <w:r w:rsidR="00F97C25" w:rsidDel="006F5504">
          <w:delText xml:space="preserve">Fig. </w:delText>
        </w:r>
        <w:r w:rsidR="00F97C25" w:rsidDel="006F5504">
          <w:rPr>
            <w:noProof/>
          </w:rPr>
          <w:delText>6</w:delText>
        </w:r>
      </w:del>
      <w:r w:rsidR="00C01902">
        <w:rPr>
          <w:highlight w:val="yellow"/>
        </w:rPr>
        <w:fldChar w:fldCharType="end"/>
      </w:r>
      <w:r>
        <w:t xml:space="preserve">, which compares </w:t>
      </w:r>
      <w:del w:id="143" w:author="Matthew Kay" w:date="2015-06-23T17:19:00Z">
        <w:r w:rsidDel="00032192">
          <w:delText xml:space="preserve">the </w:delText>
        </w:r>
      </w:del>
      <w:r>
        <w:t xml:space="preserve">censored </w:t>
      </w:r>
      <w:r w:rsidR="00CF3B6A">
        <w:t>model</w:t>
      </w:r>
      <w:ins w:id="144" w:author="Matthew Kay" w:date="2015-06-23T17:19:00Z">
        <w:r w:rsidR="00032192">
          <w:t>s</w:t>
        </w:r>
      </w:ins>
      <w:r>
        <w:t xml:space="preserve"> for </w:t>
      </w:r>
      <w:r w:rsidR="00C01902">
        <w:t>line</w:t>
      </w:r>
      <w:ins w:id="145" w:author="Matthew Kay" w:date="2015-06-23T17:19:00Z">
        <w:r w:rsidR="00032192">
          <w:t>–</w:t>
        </w:r>
      </w:ins>
      <w:del w:id="146" w:author="Matthew Kay" w:date="2015-06-23T17:19:00Z">
        <w:r w:rsidR="00C01902" w:rsidDel="00032192">
          <w:delText>-</w:delText>
        </w:r>
      </w:del>
      <w:r w:rsidR="00C01902">
        <w:t>positive</w:t>
      </w:r>
      <w:ins w:id="147" w:author="Matthew Kay" w:date="2015-06-23T17:19:00Z">
        <w:r w:rsidR="00032192">
          <w:t xml:space="preserve"> and donut–positive </w:t>
        </w:r>
      </w:ins>
      <w:del w:id="148" w:author="Matthew Kay" w:date="2015-06-23T17:19:00Z">
        <w:r w:rsidR="00CF3B6A" w:rsidDel="00032192">
          <w:delText xml:space="preserve"> </w:delText>
        </w:r>
      </w:del>
      <w:r w:rsidR="00CF3B6A">
        <w:t xml:space="preserve">to </w:t>
      </w:r>
      <w:del w:id="149" w:author="Matthew Kay" w:date="2015-06-23T17:19:00Z">
        <w:r w:rsidR="00CF3B6A" w:rsidDel="00032192">
          <w:delText xml:space="preserve">an </w:delText>
        </w:r>
      </w:del>
      <w:r w:rsidR="00CF3B6A">
        <w:t>uncensored model</w:t>
      </w:r>
      <w:ins w:id="150" w:author="Matthew Kay" w:date="2015-06-23T17:19:00Z">
        <w:r w:rsidR="00032192">
          <w:t>s</w:t>
        </w:r>
      </w:ins>
      <w:r w:rsidR="00CF3B6A">
        <w:t xml:space="preserve">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a low-performing visualization</w:t>
      </w:r>
      <w:ins w:id="151" w:author="Matthew Kay" w:date="2015-06-23T17:19:00Z">
        <w:r w:rsidR="00032192">
          <w:t>s</w:t>
        </w:r>
      </w:ins>
      <w:r>
        <w:t xml:space="preserve"> seem better than </w:t>
      </w:r>
      <w:del w:id="152" w:author="Matthew Kay" w:date="2015-06-23T17:19:00Z">
        <w:r w:rsidDel="00032192">
          <w:delText>it is</w:delText>
        </w:r>
      </w:del>
      <w:ins w:id="153" w:author="Matthew Kay" w:date="2015-06-23T17:19:00Z">
        <w:r w:rsidR="00032192">
          <w:t>they are</w:t>
        </w:r>
      </w:ins>
      <w:r>
        <w:t>,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ins w:id="154" w:author="Matthew Kay" w:date="2015-06-23T17:20:00Z">
        <w:r w:rsidR="00032192">
          <w:t>, and demonstrates how censoring can let us include conditions excluded from the original analysis</w:t>
        </w:r>
      </w:ins>
      <w:r w:rsidR="004F79C7">
        <w:t>.</w:t>
      </w:r>
    </w:p>
    <w:p w14:paraId="10609C13" w14:textId="77777777" w:rsidR="007D0B04" w:rsidRPr="00AF146E" w:rsidRDefault="007D0B04" w:rsidP="003E556D">
      <w:pPr>
        <w:pStyle w:val="Heading1"/>
      </w:pPr>
      <w:r w:rsidRPr="00AF146E">
        <w:t>Model 4: Bayesian Censored Log-Linear Model</w:t>
      </w:r>
    </w:p>
    <w:p w14:paraId="01A5E787" w14:textId="7CB2E39F"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35362E">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1]", "plainTextFormattedCitation" : "[11]", "previouslyFormattedCitation" : "[11]" }, "properties" : { "noteIndex" : 0 }, "schema" : "https://github.com/citation-style-language/schema/raw/master/csl-citation.json" }</w:instrText>
      </w:r>
      <w:r w:rsidR="004458B9">
        <w:fldChar w:fldCharType="separate"/>
      </w:r>
      <w:r w:rsidR="002168F8" w:rsidRPr="002168F8">
        <w:rPr>
          <w:noProof/>
        </w:rPr>
        <w:t>[11]</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200BFDEC"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35362E">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2]", "plainTextFormattedCitation" : "[12]", "previouslyFormattedCitation" : "[12]" }, "properties" : { "noteIndex" : 0 }, "schema" : "https://github.com/citation-style-language/schema/raw/master/csl-citation.json" }</w:instrText>
      </w:r>
      <w:r>
        <w:fldChar w:fldCharType="separate"/>
      </w:r>
      <w:r w:rsidR="002168F8" w:rsidRPr="002168F8">
        <w:rPr>
          <w:noProof/>
        </w:rPr>
        <w:t>[12]</w:t>
      </w:r>
      <w:r>
        <w:fldChar w:fldCharType="end"/>
      </w:r>
      <w:r>
        <w:t xml:space="preserve"> approach to Bayesian experimental statistics by using 95% credibility intervals</w:t>
      </w:r>
      <w:r>
        <w:rPr>
          <w:rStyle w:val="FootnoteReference"/>
        </w:rPr>
        <w:footnoteReference w:id="6"/>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386E672E"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35362E">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3], [14]", "manualFormatting" : "[12,13]", "plainTextFormattedCitation" : "[13], [14]", "previouslyFormattedCitation" : "[13], [14]"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7"/>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w:t>
      </w:r>
      <w:r w:rsidR="00206BA7">
        <w:lastRenderedPageBreak/>
        <w:t xml:space="preserve">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35362E">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5]", "plainTextFormattedCitation" : "[15]", "previouslyFormattedCitation" : "[15]" }, "properties" : { "noteIndex" : 0 }, "schema" : "https://github.com/citation-style-language/schema/raw/master/csl-citation.json" }</w:instrText>
      </w:r>
      <w:r w:rsidR="00BC517A">
        <w:fldChar w:fldCharType="separate"/>
      </w:r>
      <w:r w:rsidR="002168F8" w:rsidRPr="002168F8">
        <w:rPr>
          <w:noProof/>
        </w:rPr>
        <w:t>[15]</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1E7DB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1E7DB6"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1E7DB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D16930A" w:rsidR="00B2648F" w:rsidRDefault="00B2648F" w:rsidP="00C95F6C">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w:t>
      </w:r>
      <w:proofErr w:type="spellStart"/>
      <w:r>
        <w:t>Rensink</w:t>
      </w:r>
      <w:proofErr w:type="spellEnd"/>
      <w:r>
        <w:t xml:space="preserve">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1E7DB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8"/>
      </w:r>
    </w:p>
    <w:p w14:paraId="2E089952" w14:textId="77777777" w:rsidR="0069770F" w:rsidRDefault="0069770F" w:rsidP="00C95F6C"/>
    <w:p w14:paraId="1AEEADFE" w14:textId="45823396" w:rsidR="0069770F" w:rsidRPr="00436C54" w:rsidRDefault="001E7DB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1CDA09F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35362E">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6]", "plainTextFormattedCitation" : "[16]", "previouslyFormattedCitation" : "[16]" }, "properties" : { "noteIndex" : 0 }, "schema" : "https://github.com/citation-style-language/schema/raw/master/csl-citation.json" }</w:instrText>
      </w:r>
      <w:r w:rsidR="009F09AD">
        <w:fldChar w:fldCharType="separate"/>
      </w:r>
      <w:r w:rsidR="002168F8" w:rsidRPr="002168F8">
        <w:rPr>
          <w:noProof/>
        </w:rPr>
        <w:t>[16]</w:t>
      </w:r>
      <w:r w:rsidR="009F09AD">
        <w:fldChar w:fldCharType="end"/>
      </w:r>
      <w:r w:rsidR="009F09AD">
        <w:t>.</w:t>
      </w:r>
      <w:r w:rsidR="00436C54">
        <w:rPr>
          <w:rStyle w:val="FootnoteReference"/>
        </w:rPr>
        <w:footnoteReference w:id="9"/>
      </w:r>
      <w:r w:rsidR="007E080A">
        <w:t xml:space="preserve"> </w:t>
      </w:r>
    </w:p>
    <w:p w14:paraId="0B5F2A24" w14:textId="77777777" w:rsidR="00F843E8" w:rsidRDefault="00F843E8" w:rsidP="00C95F6C">
      <w:pPr>
        <w:pStyle w:val="Heading2"/>
      </w:pPr>
      <w:bookmarkStart w:id="156" w:name="_Ref415497565"/>
      <w:r>
        <w:t>Performance on a hypothetical set of datasets</w:t>
      </w:r>
      <w:bookmarkEnd w:id="156"/>
    </w:p>
    <w:p w14:paraId="5CE06FC2" w14:textId="68F2C2E6" w:rsidR="00F843E8" w:rsidRDefault="00F843E8" w:rsidP="006E1133">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1E7DB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10"/>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1E7DB6"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27DD74F3" w:rsidR="00F843E8" w:rsidRP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1F6009FE" w:rsidR="00A34301" w:rsidRPr="00AF146E" w:rsidRDefault="0045429D" w:rsidP="003E556D">
      <w:pPr>
        <w:pStyle w:val="Heading1"/>
      </w:pPr>
      <w:bookmarkStart w:id="157" w:name="_Ref415494209"/>
      <w:r>
        <w:t>Results of Final Model</w:t>
      </w:r>
      <w:bookmarkEnd w:id="157"/>
    </w:p>
    <w:p w14:paraId="04CF407D" w14:textId="66A3C18A" w:rsidR="0064216F" w:rsidRDefault="007251F6" w:rsidP="006F5504">
      <w:pPr>
        <w:pStyle w:val="BodyNoIndent"/>
        <w:rPr>
          <w:ins w:id="158" w:author="Matthew Kay" w:date="2015-06-23T15:43:00Z"/>
        </w:rPr>
      </w:pPr>
      <w:r w:rsidRPr="00443388">
        <w:rPr>
          <w:rPrChange w:id="159" w:author="Matthew Kay" w:date="2015-06-23T15:37:00Z">
            <w:rPr>
              <w:highlight w:val="yellow"/>
            </w:rPr>
          </w:rPrChange>
        </w:rPr>
        <w:fldChar w:fldCharType="begin"/>
      </w:r>
      <w:r w:rsidRPr="00997C71">
        <w:instrText xml:space="preserve"> REF _Ref415447337 \h </w:instrText>
      </w:r>
      <w:r w:rsidR="00443388" w:rsidRPr="00443388">
        <w:rPr>
          <w:rPrChange w:id="160" w:author="Matthew Kay" w:date="2015-06-23T15:37:00Z">
            <w:rPr>
              <w:highlight w:val="yellow"/>
            </w:rPr>
          </w:rPrChange>
        </w:rPr>
        <w:instrText xml:space="preserve"> \* MERGEFORMAT </w:instrText>
      </w:r>
      <w:r w:rsidRPr="00443388">
        <w:rPr>
          <w:rPrChange w:id="161" w:author="Matthew Kay" w:date="2015-06-23T15:37:00Z">
            <w:rPr/>
          </w:rPrChange>
        </w:rPr>
      </w:r>
      <w:r w:rsidRPr="00443388">
        <w:rPr>
          <w:rPrChange w:id="162" w:author="Matthew Kay" w:date="2015-06-23T15:37:00Z">
            <w:rPr>
              <w:highlight w:val="yellow"/>
            </w:rPr>
          </w:rPrChange>
        </w:rPr>
        <w:fldChar w:fldCharType="separate"/>
      </w:r>
      <w:ins w:id="163" w:author="Matthew Kay" w:date="2015-06-23T18:02:00Z">
        <w:r w:rsidR="00997C71">
          <w:t xml:space="preserve">Fig. </w:t>
        </w:r>
        <w:r w:rsidR="00997C71">
          <w:rPr>
            <w:noProof/>
          </w:rPr>
          <w:t>8</w:t>
        </w:r>
      </w:ins>
      <w:del w:id="164" w:author="Matthew Kay" w:date="2015-06-23T17:08:00Z">
        <w:r w:rsidR="00F97C25" w:rsidRPr="00997C71" w:rsidDel="006F5504">
          <w:delText xml:space="preserve">Fig. </w:delText>
        </w:r>
        <w:r w:rsidR="00F97C25" w:rsidRPr="00997C71" w:rsidDel="006F5504">
          <w:rPr>
            <w:noProof/>
          </w:rPr>
          <w:delText>8</w:delText>
        </w:r>
      </w:del>
      <w:r w:rsidRPr="00443388">
        <w:rPr>
          <w:rPrChange w:id="165" w:author="Matthew Kay" w:date="2015-06-23T15:37:00Z">
            <w:rPr>
              <w:highlight w:val="yellow"/>
            </w:rPr>
          </w:rPrChange>
        </w:rPr>
        <w:fldChar w:fldCharType="end"/>
      </w:r>
      <w:r w:rsidRPr="006F5504">
        <w:t xml:space="preserve">.1 </w:t>
      </w:r>
      <w:r w:rsidR="00D907FA" w:rsidRPr="006F5504">
        <w:t>shows</w:t>
      </w:r>
      <w:r w:rsidR="00D907FA" w:rsidRPr="00997C71">
        <w:t xml:space="preserve"> the results of our model in log space for each visuali</w:t>
      </w:r>
      <w:r w:rsidR="00D907FA">
        <w:t xml:space="preserve">zation. </w:t>
      </w:r>
      <w:ins w:id="166" w:author="Matthew Kay" w:date="2015-06-23T15:43:00Z">
        <w:r w:rsidR="0064216F" w:rsidRPr="00185792">
          <w:t xml:space="preserve">Harrison </w:t>
        </w:r>
        <w:r w:rsidR="0064216F" w:rsidRPr="00185792">
          <w:rPr>
            <w:i/>
          </w:rPr>
          <w:t>et al.</w:t>
        </w:r>
        <w:r w:rsidR="0064216F">
          <w:t xml:space="preserve"> used their model to derive a total ranking of all visualizations analyzed (i.e., a ranking that explicitly places each visualization either above or below every other visualization). However, they did not take the error in their model into account in deriving this ranking </w:t>
        </w:r>
      </w:ins>
      <w:ins w:id="167" w:author="Matthew Kay" w:date="2015-06-23T15:44:00Z">
        <w:r w:rsidR="0064216F">
          <w:t>– given how close the estimates of participants</w:t>
        </w:r>
      </w:ins>
      <w:ins w:id="168" w:author="Matthew Kay" w:date="2015-06-23T15:45:00Z">
        <w:r w:rsidR="0064216F">
          <w:t xml:space="preserve">’ precision is for many of the visualization types, it is likely that their respective positions in a total ranking are simply due to chance. </w:t>
        </w:r>
      </w:ins>
    </w:p>
    <w:p w14:paraId="5B514602" w14:textId="1A7EDFB2" w:rsidR="007251F6" w:rsidRDefault="0064216F" w:rsidP="006F5504">
      <w:pPr>
        <w:pStyle w:val="Body"/>
      </w:pPr>
      <w:ins w:id="169" w:author="Matthew Kay" w:date="2015-06-23T15:45:00Z">
        <w:r>
          <w:t xml:space="preserve">Because of this, we instead focus our results on </w:t>
        </w:r>
      </w:ins>
      <w:ins w:id="170" w:author="Matthew Kay" w:date="2015-06-23T15:46:00Z">
        <w:r>
          <w:t xml:space="preserve">a partial ordering, admitting that based on the available evidence there is little practical difference between certain </w:t>
        </w:r>
        <w:r w:rsidRPr="00970FB0">
          <w:t>visualization × directi</w:t>
        </w:r>
        <w:r>
          <w:t>on pairs (t</w:t>
        </w:r>
      </w:ins>
      <w:ins w:id="171" w:author="Matthew Kay" w:date="2015-06-23T15:48:00Z">
        <w:r>
          <w:t>hough a total ranking is easily derived from our data</w:t>
        </w:r>
      </w:ins>
      <w:ins w:id="172" w:author="Matthew Kay" w:date="2015-06-23T15:50:00Z">
        <w:r>
          <w:t>,</w:t>
        </w:r>
      </w:ins>
      <w:ins w:id="173" w:author="Matthew Kay" w:date="2015-06-23T15:48:00Z">
        <w:r>
          <w:t xml:space="preserve"> available in our supplementary materials</w:t>
        </w:r>
      </w:ins>
      <w:ins w:id="174" w:author="Matthew Kay" w:date="2015-06-23T15:50:00Z">
        <w:r>
          <w:t>)</w:t>
        </w:r>
      </w:ins>
      <w:ins w:id="175" w:author="Matthew Kay" w:date="2015-06-23T15:48:00Z">
        <w:r>
          <w:t xml:space="preserve">. </w:t>
        </w:r>
      </w:ins>
      <w:ins w:id="176" w:author="Matthew Kay" w:date="2015-06-23T15:50:00Z">
        <w:r>
          <w:t>B</w:t>
        </w:r>
      </w:ins>
      <w:ins w:id="177" w:author="Matthew Kay" w:date="2015-06-23T15:49:00Z">
        <w:r>
          <w:t xml:space="preserve">ased on </w:t>
        </w:r>
      </w:ins>
      <w:del w:id="178" w:author="Matthew Kay" w:date="2015-06-23T15:49:00Z">
        <w:r w:rsidR="00902084" w:rsidDel="0064216F">
          <w:delText xml:space="preserve">Based on </w:delText>
        </w:r>
      </w:del>
      <w:r w:rsidR="00902084">
        <w:t xml:space="preserve">the method outlined </w:t>
      </w:r>
      <w:del w:id="179" w:author="Matthew Kay" w:date="2015-06-23T15:49:00Z">
        <w:r w:rsidR="00902084" w:rsidDel="0064216F">
          <w:delText>above</w:delText>
        </w:r>
      </w:del>
      <w:ins w:id="180" w:author="Matthew Kay" w:date="2015-06-23T15:49:00Z">
        <w:r>
          <w:t xml:space="preserve">in Section </w:t>
        </w:r>
        <w:r>
          <w:fldChar w:fldCharType="begin"/>
        </w:r>
        <w:r>
          <w:instrText xml:space="preserve"> REF _Ref415497565 \r \h </w:instrText>
        </w:r>
      </w:ins>
      <w:r>
        <w:fldChar w:fldCharType="separate"/>
      </w:r>
      <w:ins w:id="181" w:author="Matthew Kay" w:date="2015-06-23T18:02:00Z">
        <w:r w:rsidR="00997C71">
          <w:t>6.3</w:t>
        </w:r>
      </w:ins>
      <w:ins w:id="182" w:author="Matthew Kay" w:date="2015-06-23T15:49:00Z">
        <w:r>
          <w:fldChar w:fldCharType="end"/>
        </w:r>
      </w:ins>
      <w:r w:rsidR="00902084">
        <w:t xml:space="preserve">, </w:t>
      </w:r>
      <w:r w:rsidR="00D907FA">
        <w:t xml:space="preserve">we </w:t>
      </w:r>
      <w:r w:rsidR="007251F6">
        <w:lastRenderedPageBreak/>
        <w:t xml:space="preserve">roughly group </w:t>
      </w:r>
      <w:r w:rsidR="007251F6" w:rsidRPr="00970FB0">
        <w:t>visualization × directi</w:t>
      </w:r>
      <w:r w:rsidR="007251F6">
        <w:t xml:space="preserve">on pairs into </w:t>
      </w:r>
      <w:r w:rsidR="00D907FA">
        <w:t xml:space="preserve">a partial ranking based on the expected average </w:t>
      </w:r>
      <w:r w:rsidR="007251F6">
        <w:t xml:space="preserve">person’s </w:t>
      </w:r>
      <w:r w:rsidR="00D907FA">
        <w:t>performance integrated over the fit lines</w:t>
      </w:r>
      <w:r w:rsidR="007251F6">
        <w:t xml:space="preserve"> (</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97C71">
        <w:t xml:space="preserve">Fig. </w:t>
      </w:r>
      <w:r w:rsidR="00997C71">
        <w:rPr>
          <w:noProof/>
        </w:rPr>
        <w:t>8</w:t>
      </w:r>
      <w:r w:rsidR="007251F6">
        <w:rPr>
          <w:highlight w:val="yellow"/>
        </w:rPr>
        <w:fldChar w:fldCharType="end"/>
      </w:r>
      <w:r w:rsidR="007251F6">
        <w:t>.2)</w:t>
      </w:r>
      <w:r w:rsidR="00D907FA">
        <w:t xml:space="preserve">. We can see </w:t>
      </w:r>
      <w:r w:rsidR="007251F6">
        <w:t xml:space="preserve">four groups emerge. We then take the difference </w:t>
      </w:r>
      <w:r w:rsidR="007D4522">
        <w:t xml:space="preserve">in </w:t>
      </w:r>
      <w:r w:rsidR="007251F6">
        <w:t xml:space="preserve">expected precision between each successive group. This difference </w:t>
      </w:r>
      <w:r w:rsidR="00F527AC">
        <w:t xml:space="preserve">in means </w:t>
      </w:r>
      <w:r w:rsidR="007251F6">
        <w:t xml:space="preserve">(on the log scale) corresponds to a ratio </w:t>
      </w:r>
      <w:r w:rsidR="00F527AC">
        <w:t xml:space="preserve">of </w:t>
      </w:r>
      <w:r w:rsidR="0075669D">
        <w:t>geometric means</w:t>
      </w:r>
      <w:r w:rsidR="004458B9">
        <w:t xml:space="preserve"> </w:t>
      </w:r>
      <w:r w:rsidR="007251F6">
        <w:t>on the original data scale; here we see that the visualizations in each successive group yield</w:t>
      </w:r>
      <w:r w:rsidR="00D907FA">
        <w:t xml:space="preserve"> </w:t>
      </w:r>
      <w:r w:rsidR="00902084">
        <w:t xml:space="preserve">at least </w:t>
      </w:r>
      <w:r w:rsidR="00D907FA">
        <w:t xml:space="preserve">1.5x </w:t>
      </w:r>
      <w:r w:rsidR="007251F6">
        <w:t xml:space="preserve">better </w:t>
      </w:r>
      <w:r w:rsidR="00D907FA">
        <w:t xml:space="preserve">precision </w:t>
      </w:r>
      <w:r w:rsidR="007251F6">
        <w:t xml:space="preserve">(lower JND) </w:t>
      </w:r>
      <w:r w:rsidR="00D907FA">
        <w:t xml:space="preserve">than the previous group </w:t>
      </w:r>
      <w:r w:rsidR="00902084">
        <w:t xml:space="preserve">on average </w:t>
      </w:r>
      <w:r w:rsidR="007251F6">
        <w:t>(</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97C71">
        <w:t xml:space="preserve">Fig. </w:t>
      </w:r>
      <w:r w:rsidR="00997C71">
        <w:rPr>
          <w:noProof/>
        </w:rPr>
        <w:t>8</w:t>
      </w:r>
      <w:r w:rsidR="007251F6">
        <w:rPr>
          <w:highlight w:val="yellow"/>
        </w:rPr>
        <w:fldChar w:fldCharType="end"/>
      </w:r>
      <w:r w:rsidR="007251F6">
        <w:t>.3</w:t>
      </w:r>
      <w:r w:rsidR="00D907FA">
        <w:t xml:space="preserve">). </w:t>
      </w:r>
    </w:p>
    <w:p w14:paraId="204BC9E0" w14:textId="5A27446A" w:rsidR="00B4367D" w:rsidRDefault="00D907FA" w:rsidP="00C95F6C">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ins w:id="183" w:author="Matthew Kay" w:date="2015-06-23T15:51:00Z">
        <w:r w:rsidR="0064216F">
          <w:t xml:space="preserve"> – none of the models in that group were included in Harrison </w:t>
        </w:r>
        <w:r w:rsidR="0064216F" w:rsidRPr="0064216F">
          <w:rPr>
            <w:i/>
            <w:rPrChange w:id="184" w:author="Matthew Kay" w:date="2015-06-23T15:51:00Z">
              <w:rPr/>
            </w:rPrChange>
          </w:rPr>
          <w:t>et al.</w:t>
        </w:r>
        <w:r w:rsidR="0064216F" w:rsidRPr="0064216F">
          <w:rPr>
            <w:rPrChange w:id="185" w:author="Matthew Kay" w:date="2015-06-23T15:51:00Z">
              <w:rPr>
                <w:i/>
              </w:rPr>
            </w:rPrChange>
          </w:rPr>
          <w:t>’s</w:t>
        </w:r>
        <w:r w:rsidR="0064216F">
          <w:t xml:space="preserve"> final analysis</w:t>
        </w:r>
      </w:ins>
      <w:r w:rsidR="007251F6">
        <w:t xml:space="preserve">. </w:t>
      </w:r>
      <w:ins w:id="186" w:author="Matthew Kay" w:date="2015-06-23T15:51:00Z">
        <w:r w:rsidR="0064216F">
          <w:t xml:space="preserve">Using censoring, </w:t>
        </w:r>
      </w:ins>
      <w:del w:id="187" w:author="Matthew Kay" w:date="2015-06-23T15:51:00Z">
        <w:r w:rsidR="007251F6" w:rsidDel="0064216F">
          <w:delText>B</w:delText>
        </w:r>
        <w:r w:rsidR="00114C14" w:rsidDel="0064216F">
          <w:delText xml:space="preserve">y formulating the </w:delText>
        </w:r>
      </w:del>
      <w:ins w:id="188" w:author="Matthew Kay" w:date="2015-06-23T15:51:00Z">
        <w:r w:rsidR="0064216F">
          <w:t xml:space="preserve">we were able to formulate a </w:t>
        </w:r>
      </w:ins>
      <w:r w:rsidR="00114C14">
        <w:t>model such that we did not have to drop these conditions</w:t>
      </w:r>
      <w:ins w:id="189" w:author="Matthew Kay" w:date="2015-06-23T15:52:00Z">
        <w:r w:rsidR="0064216F">
          <w:t xml:space="preserve">; instead, </w:t>
        </w:r>
      </w:ins>
      <w:del w:id="190" w:author="Matthew Kay" w:date="2015-06-23T15:52:00Z">
        <w:r w:rsidR="00114C14" w:rsidDel="0064216F">
          <w:delText xml:space="preserve">, </w:delText>
        </w:r>
      </w:del>
      <w:r w:rsidR="00114C14">
        <w:t xml:space="preserve">we </w:t>
      </w:r>
      <w:del w:id="191" w:author="Matthew Kay" w:date="2015-06-23T15:52:00Z">
        <w:r w:rsidR="00114C14" w:rsidDel="0064216F">
          <w:delText xml:space="preserve">were able to </w:delText>
        </w:r>
      </w:del>
      <w:ins w:id="192" w:author="Matthew Kay" w:date="2015-06-23T15:52:00Z">
        <w:r w:rsidR="0064216F">
          <w:t xml:space="preserve">can </w:t>
        </w:r>
      </w:ins>
      <w:r w:rsidR="00114C14">
        <w:t xml:space="preserve">derive estimates of their performance, just with </w:t>
      </w:r>
      <w:r>
        <w:t>comparatively high</w:t>
      </w:r>
      <w:r w:rsidR="00114C14">
        <w:t>er</w:t>
      </w:r>
      <w:r>
        <w:t xml:space="preserve"> uncertainty</w:t>
      </w:r>
      <w:ins w:id="193" w:author="Matthew Kay" w:date="2015-06-23T15:52:00Z">
        <w:r w:rsidR="0064216F">
          <w:t xml:space="preserve"> –</w:t>
        </w:r>
      </w:ins>
      <w:del w:id="194" w:author="Matthew Kay" w:date="2015-06-23T15:52:00Z">
        <w:r w:rsidR="00114C14" w:rsidDel="0064216F">
          <w:delText xml:space="preserve"> —</w:delText>
        </w:r>
      </w:del>
      <w:r w:rsidR="00114C14">
        <w:t xml:space="preserve">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997C71">
        <w:t xml:space="preserve">Fig. </w:t>
      </w:r>
      <w:r w:rsidR="00997C71">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548945FD"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997C71">
        <w:t xml:space="preserve">Fig. </w:t>
      </w:r>
      <w:r w:rsidR="00997C71">
        <w:rPr>
          <w:noProof/>
        </w:rPr>
        <w:t>9</w:t>
      </w:r>
      <w:r w:rsidR="00A333D4">
        <w:fldChar w:fldCharType="end"/>
      </w:r>
      <w:r w:rsidR="00A333D4">
        <w:t>). W</w:t>
      </w:r>
      <w:r w:rsidR="00114C14">
        <w:t>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3122306F" w:rsidR="00B55BC6" w:rsidRDefault="00B55BC6" w:rsidP="00C95F6C">
      <w:pPr>
        <w:pStyle w:val="Heading2"/>
      </w:pPr>
      <w:r>
        <w:t>Perceptual laws</w:t>
      </w:r>
    </w:p>
    <w:p w14:paraId="02F89531" w14:textId="3F53FD89" w:rsidR="005A4756" w:rsidRDefault="005A4756" w:rsidP="006E1133">
      <w:pPr>
        <w:pStyle w:val="BodyNoIndent"/>
      </w:pPr>
      <w:r>
        <w:t>One implication of our work concerns the use of perceptual l</w:t>
      </w:r>
      <w:r w:rsidR="00E86D8F">
        <w:t>aws, such as Weber's and Steven</w:t>
      </w:r>
      <w:r>
        <w:t>s</w:t>
      </w:r>
      <w:r w:rsidR="00E86D8F">
        <w:t>’</w:t>
      </w:r>
      <w:r>
        <w:t xml:space="preserve"> Laws. While valuable, these models should of course be subject to </w:t>
      </w:r>
      <w:r w:rsidR="002C2D66">
        <w:t>skepticism</w:t>
      </w:r>
      <w:r>
        <w:t xml:space="preserve">. Avoiding premature theoretical commitment is a core tenet of exploratory data analysis </w:t>
      </w:r>
      <w:r>
        <w:fldChar w:fldCharType="begin" w:fldLock="1"/>
      </w:r>
      <w:r w:rsidR="0035362E">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7]", "plainTextFormattedCitation" : "[17]", "previouslyFormattedCitation" : "[17]" }, "properties" : { "noteIndex" : 0 }, "schema" : "https://github.com/citation-style-language/schema/raw/master/csl-citation.json" }</w:instrText>
      </w:r>
      <w:r>
        <w:fldChar w:fldCharType="separate"/>
      </w:r>
      <w:r w:rsidR="002168F8" w:rsidRPr="002168F8">
        <w:rPr>
          <w:noProof/>
        </w:rPr>
        <w:t>[17]</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6078C11A" w:rsidR="00B55BC6" w:rsidRDefault="00B55BC6" w:rsidP="00C95F6C">
      <w:pPr>
        <w:pStyle w:val="Heading2"/>
      </w:pPr>
      <w:r>
        <w:lastRenderedPageBreak/>
        <w:t xml:space="preserve">Wide applicability of log </w:t>
      </w:r>
      <w:r>
        <w:br/>
        <w:t>transformation and censoring</w:t>
      </w:r>
    </w:p>
    <w:p w14:paraId="0A0CA540" w14:textId="2B3DF2BC" w:rsidR="000A534F"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p>
    <w:p w14:paraId="209CB3DE" w14:textId="76DD3D82"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Our use of c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w:t>
      </w:r>
      <w:ins w:id="195" w:author="Matthew Kay" w:date="2015-06-23T17:54:00Z">
        <w:r w:rsidR="00345145">
          <w:t xml:space="preserve"> (conditions that had to be excluded from Harrison </w:t>
        </w:r>
        <w:r w:rsidR="00345145" w:rsidRPr="00345145">
          <w:rPr>
            <w:i/>
            <w:rPrChange w:id="196" w:author="Matthew Kay" w:date="2015-06-23T17:54:00Z">
              <w:rPr/>
            </w:rPrChange>
          </w:rPr>
          <w:t>et al.</w:t>
        </w:r>
        <w:r w:rsidR="00345145">
          <w:t>)</w:t>
        </w:r>
      </w:ins>
      <w:r>
        <w:t xml:space="preserve">.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w:t>
      </w:r>
      <w:del w:id="197" w:author="Matthew Kay" w:date="2015-06-23T17:55:00Z">
        <w:r w:rsidDel="00345145">
          <w:delText xml:space="preserve">much </w:delText>
        </w:r>
      </w:del>
      <w:r>
        <w:t>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07A8CF18" w:rsidR="00B55BC6" w:rsidRPr="00B55BC6" w:rsidRDefault="005A05AE" w:rsidP="00C95F6C">
      <w:pPr>
        <w:pStyle w:val="Heading2"/>
      </w:pPr>
      <w:r>
        <w:rPr>
          <w:noProof/>
        </w:rPr>
        <mc:AlternateContent>
          <mc:Choice Requires="wps">
            <w:drawing>
              <wp:anchor distT="0" distB="0" distL="114300" distR="114300" simplePos="0" relativeHeight="251674112" behindDoc="0" locked="0" layoutInCell="1" allowOverlap="0" wp14:anchorId="72D2134A" wp14:editId="56BE77C3">
                <wp:simplePos x="0" y="0"/>
                <wp:positionH relativeFrom="margin">
                  <wp:align>left</wp:align>
                </wp:positionH>
                <wp:positionV relativeFrom="margin">
                  <wp:posOffset>1270</wp:posOffset>
                </wp:positionV>
                <wp:extent cx="6506210" cy="3264408"/>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264408"/>
                        </a:xfrm>
                        <a:prstGeom prst="rect">
                          <a:avLst/>
                        </a:prstGeom>
                        <a:solidFill>
                          <a:prstClr val="white"/>
                        </a:solidFill>
                        <a:ln>
                          <a:noFill/>
                        </a:ln>
                        <a:effectLst/>
                      </wps:spPr>
                      <wps:txbx>
                        <w:txbxContent>
                          <w:p w14:paraId="0207CA29" w14:textId="4A65FB4E" w:rsidR="00196990" w:rsidRDefault="00C77D8E" w:rsidP="00C95F6C">
                            <w:ins w:id="198" w:author="Matthew Kay" w:date="2015-06-23T15:57:00Z">
                              <w:r>
                                <w:rPr>
                                  <w:noProof/>
                                </w:rPr>
                                <w:drawing>
                                  <wp:inline distT="0" distB="0" distL="0" distR="0" wp14:anchorId="4566AC5D" wp14:editId="7AB9BEA9">
                                    <wp:extent cx="6510655" cy="2280920"/>
                                    <wp:effectExtent l="0" t="0" r="444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23">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ins>
                            <w:del w:id="199" w:author="Matthew Kay" w:date="2015-06-23T15:30:00Z">
                              <w:r w:rsidR="00196990" w:rsidDel="00196990">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24">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del>
                          </w:p>
                          <w:p w14:paraId="201C7000" w14:textId="0ED9746F" w:rsidR="00196990" w:rsidRPr="0041507B" w:rsidRDefault="00196990" w:rsidP="00C95F6C">
                            <w:pPr>
                              <w:pStyle w:val="FigureCaption"/>
                              <w:rPr>
                                <w:rFonts w:ascii="Times" w:hAnsi="Times"/>
                                <w:noProof/>
                              </w:rPr>
                            </w:pPr>
                            <w:bookmarkStart w:id="200" w:name="_Ref415447337"/>
                            <w:r>
                              <w:t xml:space="preserve">Fig. </w:t>
                            </w:r>
                            <w:r w:rsidR="001E7DB6">
                              <w:fldChar w:fldCharType="begin"/>
                            </w:r>
                            <w:r w:rsidR="001E7DB6">
                              <w:instrText xml:space="preserve"> SEQ Fig. \* ARABIC </w:instrText>
                            </w:r>
                            <w:r w:rsidR="001E7DB6">
                              <w:fldChar w:fldCharType="separate"/>
                            </w:r>
                            <w:r w:rsidR="00997C71">
                              <w:rPr>
                                <w:noProof/>
                              </w:rPr>
                              <w:t>8</w:t>
                            </w:r>
                            <w:r w:rsidR="001E7DB6">
                              <w:rPr>
                                <w:noProof/>
                              </w:rPr>
                              <w:fldChar w:fldCharType="end"/>
                            </w:r>
                            <w:bookmarkEnd w:id="200"/>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w:t>
                            </w:r>
                            <w:del w:id="201" w:author="Matthew Kay" w:date="2015-06-23T15:39:00Z">
                              <w:r w:rsidDel="00443388">
                                <w:delText xml:space="preserve">complete </w:delText>
                              </w:r>
                            </w:del>
                            <w:ins w:id="202" w:author="Matthew Kay" w:date="2015-06-23T15:39:00Z">
                              <w:r w:rsidR="00443388">
                                <w:t xml:space="preserve">total </w:t>
                              </w:r>
                            </w:ins>
                            <w:r>
                              <w:t xml:space="preserve">ranking from our results would not be the same (e.g., parallel coordinates-negative and scatterplot-negative swap positions), and we provide and emphasize a partial ranking (instead of a </w:t>
                            </w:r>
                            <w:del w:id="203" w:author="Matthew Kay" w:date="2015-06-23T15:40:00Z">
                              <w:r w:rsidDel="00443388">
                                <w:delText xml:space="preserve">complete </w:delText>
                              </w:r>
                            </w:del>
                            <w:ins w:id="204" w:author="Matthew Kay" w:date="2015-06-23T15:40:00Z">
                              <w:r w:rsidR="00443388">
                                <w:t xml:space="preserve">total </w:t>
                              </w:r>
                            </w:ins>
                            <w:r>
                              <w:t xml:space="preserve">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0;margin-top:.1pt;width:512.3pt;height:257.05pt;z-index:251674112;visibility:visible;mso-wrap-style:square;mso-width-percent:1000;mso-height-percent:0;mso-wrap-distance-left:9pt;mso-wrap-distance-top:0;mso-wrap-distance-right:9pt;mso-wrap-distance-bottom:0;mso-position-horizontal:left;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" o:allowoverlap="f" stroked="f">
                <v:textbox style="mso-fit-shape-to-text:t" inset="0,0,0,0">
                  <w:txbxContent>
                    <w:p w14:paraId="0207CA29" w14:textId="4A65FB4E" w:rsidR="00196990" w:rsidRDefault="00C77D8E" w:rsidP="00C95F6C">
                      <w:ins w:id="212" w:author="Matthew Kay" w:date="2015-06-23T15:57:00Z">
                        <w:r>
                          <w:rPr>
                            <w:noProof/>
                          </w:rPr>
                          <w:drawing>
                            <wp:inline distT="0" distB="0" distL="0" distR="0" wp14:anchorId="4566AC5D" wp14:editId="7AB9BEA9">
                              <wp:extent cx="6510655" cy="2280920"/>
                              <wp:effectExtent l="0" t="0" r="444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25">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ins>
                      <w:del w:id="213" w:author="Matthew Kay" w:date="2015-06-23T15:30:00Z">
                        <w:r w:rsidR="00196990" w:rsidDel="00196990">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26">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del>
                    </w:p>
                    <w:p w14:paraId="201C7000" w14:textId="0ED9746F" w:rsidR="00196990" w:rsidRPr="0041507B" w:rsidRDefault="00196990" w:rsidP="00C95F6C">
                      <w:pPr>
                        <w:pStyle w:val="FigureCaption"/>
                        <w:rPr>
                          <w:rFonts w:ascii="Times" w:hAnsi="Times"/>
                          <w:noProof/>
                        </w:rPr>
                      </w:pPr>
                      <w:bookmarkStart w:id="214" w:name="_Ref415447337"/>
                      <w:r>
                        <w:t xml:space="preserve">Fig. </w:t>
                      </w:r>
                      <w:fldSimple w:instr=" SEQ Fig. \* ARABIC ">
                        <w:r w:rsidR="00997C71">
                          <w:rPr>
                            <w:noProof/>
                          </w:rPr>
                          <w:t>8</w:t>
                        </w:r>
                      </w:fldSimple>
                      <w:bookmarkEnd w:id="214"/>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w:t>
                      </w:r>
                      <w:del w:id="215" w:author="Matthew Kay" w:date="2015-06-23T15:39:00Z">
                        <w:r w:rsidDel="00443388">
                          <w:delText xml:space="preserve">complete </w:delText>
                        </w:r>
                      </w:del>
                      <w:ins w:id="216" w:author="Matthew Kay" w:date="2015-06-23T15:39:00Z">
                        <w:r w:rsidR="00443388">
                          <w:t>total</w:t>
                        </w:r>
                        <w:r w:rsidR="00443388">
                          <w:t xml:space="preserve"> </w:t>
                        </w:r>
                      </w:ins>
                      <w:r>
                        <w:t xml:space="preserve">ranking from our results would not be the same (e.g., parallel coordinates-negative and scatterplot-negative swap positions), and we provide and emphasize a partial ranking (instead of a </w:t>
                      </w:r>
                      <w:del w:id="217" w:author="Matthew Kay" w:date="2015-06-23T15:40:00Z">
                        <w:r w:rsidDel="00443388">
                          <w:delText xml:space="preserve">complete </w:delText>
                        </w:r>
                      </w:del>
                      <w:ins w:id="218" w:author="Matthew Kay" w:date="2015-06-23T15:40:00Z">
                        <w:r w:rsidR="00443388">
                          <w:t>total</w:t>
                        </w:r>
                        <w:r w:rsidR="00443388">
                          <w:t xml:space="preserve"> </w:t>
                        </w:r>
                      </w:ins>
                      <w:r>
                        <w:t xml:space="preserve">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B55BC6">
        <w:t>Limitations</w:t>
      </w:r>
    </w:p>
    <w:p w14:paraId="340BBFB5" w14:textId="1394E38E" w:rsidR="00E86D8F" w:rsidRDefault="005A05AE" w:rsidP="006E1133">
      <w:pPr>
        <w:pStyle w:val="BodyNoIndent"/>
      </w:pPr>
      <w:r>
        <w:rPr>
          <w:noProof/>
        </w:rPr>
        <mc:AlternateContent>
          <mc:Choice Requires="wps">
            <w:drawing>
              <wp:anchor distT="0" distB="0" distL="114300" distR="114300" simplePos="0" relativeHeight="251678208" behindDoc="0" locked="0" layoutInCell="1" allowOverlap="0" wp14:anchorId="470ACF3C" wp14:editId="640551F3">
                <wp:simplePos x="0" y="0"/>
                <wp:positionH relativeFrom="margin">
                  <wp:align>right</wp:align>
                </wp:positionH>
                <wp:positionV relativeFrom="margin">
                  <wp:posOffset>3384550</wp:posOffset>
                </wp:positionV>
                <wp:extent cx="3172968" cy="2697480"/>
                <wp:effectExtent l="0" t="0" r="8890" b="6350"/>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697480"/>
                        </a:xfrm>
                        <a:prstGeom prst="rect">
                          <a:avLst/>
                        </a:prstGeom>
                        <a:solidFill>
                          <a:prstClr val="white"/>
                        </a:solidFill>
                        <a:ln>
                          <a:noFill/>
                        </a:ln>
                        <a:effectLst/>
                      </wps:spPr>
                      <wps:txbx>
                        <w:txbxContent>
                          <w:p w14:paraId="76CE730A" w14:textId="6BD1D1E0" w:rsidR="00196990" w:rsidRDefault="00196990"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27">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196990" w:rsidRPr="004D3EA5" w:rsidRDefault="00196990" w:rsidP="00C95F6C">
                            <w:pPr>
                              <w:pStyle w:val="FigureCaption"/>
                              <w:rPr>
                                <w:rFonts w:ascii="Cambria Math" w:hAnsi="Cambria Math"/>
                                <w:noProof/>
                                <w:sz w:val="18"/>
                              </w:rPr>
                            </w:pPr>
                            <w:bookmarkStart w:id="205" w:name="_Ref415450095"/>
                            <w:r>
                              <w:t xml:space="preserve">Fig. </w:t>
                            </w:r>
                            <w:r w:rsidR="001E7DB6">
                              <w:fldChar w:fldCharType="begin"/>
                            </w:r>
                            <w:r w:rsidR="001E7DB6">
                              <w:instrText xml:space="preserve"> SEQ Fig. \* ARABIC </w:instrText>
                            </w:r>
                            <w:r w:rsidR="001E7DB6">
                              <w:fldChar w:fldCharType="separate"/>
                            </w:r>
                            <w:r w:rsidR="00997C71">
                              <w:rPr>
                                <w:noProof/>
                              </w:rPr>
                              <w:t>9</w:t>
                            </w:r>
                            <w:r w:rsidR="001E7DB6">
                              <w:rPr>
                                <w:noProof/>
                              </w:rPr>
                              <w:fldChar w:fldCharType="end"/>
                            </w:r>
                            <w:bookmarkEnd w:id="205"/>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12.4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" o:allowoverlap="f" stroked="f">
                <v:textbox style="mso-fit-shape-to-text:t" inset="0,0,0,0">
                  <w:txbxContent>
                    <w:p w14:paraId="76CE730A" w14:textId="6BD1D1E0" w:rsidR="00196990" w:rsidRDefault="00196990"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28">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196990" w:rsidRPr="004D3EA5" w:rsidRDefault="00196990" w:rsidP="00C95F6C">
                      <w:pPr>
                        <w:pStyle w:val="FigureCaption"/>
                        <w:rPr>
                          <w:rFonts w:ascii="Cambria Math" w:hAnsi="Cambria Math"/>
                          <w:noProof/>
                          <w:sz w:val="18"/>
                        </w:rPr>
                      </w:pPr>
                      <w:bookmarkStart w:id="220" w:name="_Ref415450095"/>
                      <w:r>
                        <w:t xml:space="preserve">Fig. </w:t>
                      </w:r>
                      <w:fldSimple w:instr=" SEQ Fig. \* ARABIC ">
                        <w:r w:rsidR="00997C71">
                          <w:rPr>
                            <w:noProof/>
                          </w:rPr>
                          <w:t>9</w:t>
                        </w:r>
                      </w:fldSimple>
                      <w:bookmarkEnd w:id="220"/>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Higher standard deviation here indicates greater variance in performance between participants. As we do not see evidence that the scatterplot is more variable than its next closest contend</w:t>
                      </w:r>
                      <w:proofErr w:type="spellStart"/>
                      <w:r>
                        <w:t>er</w:t>
                      </w:r>
                      <w:proofErr w:type="spellEnd"/>
                      <w:r>
                        <w:t xml:space="preserve"> for lowest JND (indeed, there is some evidence of the opposite), we can recommend scatterplots as a widely-applicable visualization for correlation. </w:t>
                      </w:r>
                    </w:p>
                  </w:txbxContent>
                </v:textbox>
                <w10:wrap type="square" anchorx="margin" anchory="margin"/>
              </v:shape>
            </w:pict>
          </mc:Fallback>
        </mc:AlternateContent>
      </w:r>
      <w:r w:rsidR="005A4756">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997C71">
        <w:t>4</w:t>
      </w:r>
      <w:r w:rsidR="005C3240">
        <w:fldChar w:fldCharType="end"/>
      </w:r>
      <w:r w:rsidR="005A4756">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997C71">
        <w:t>7</w:t>
      </w:r>
      <w:r w:rsidR="00321CF1">
        <w:fldChar w:fldCharType="end"/>
      </w:r>
      <w:r w:rsidR="00321CF1">
        <w:t>. By contrast, we believe that the log-linear model yields equally interpretable results to a linear model with substantially better fit, motivating its preference.</w:t>
      </w:r>
    </w:p>
    <w:p w14:paraId="73FC3E1E" w14:textId="5C85122D"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997C71">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ins w:id="206" w:author="Matthew Kay" w:date="2015-06-23T18:02:00Z">
        <w:r w:rsidR="00997C71">
          <w:t xml:space="preserve">Fig. </w:t>
        </w:r>
        <w:r w:rsidR="00997C71">
          <w:rPr>
            <w:noProof/>
          </w:rPr>
          <w:t>4</w:t>
        </w:r>
      </w:ins>
      <w:del w:id="207" w:author="Matthew Kay" w:date="2015-06-23T17:08:00Z">
        <w:r w:rsidR="00F97C25" w:rsidDel="006F5504">
          <w:delText xml:space="preserve">Fig. </w:delText>
        </w:r>
        <w:r w:rsidR="00F97C25" w:rsidDel="006F5504">
          <w:rPr>
            <w:noProof/>
          </w:rPr>
          <w:delText>5</w:delText>
        </w:r>
      </w:del>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w:t>
      </w:r>
      <w:proofErr w:type="spellStart"/>
      <w:r>
        <w:t>git</w:t>
      </w:r>
      <w:proofErr w:type="spellEnd"/>
      <w:r>
        <w:t xml:space="preserve">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lastRenderedPageBreak/>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Default="00AB75C6" w:rsidP="00C95F6C">
      <w:pPr>
        <w:pStyle w:val="Body"/>
        <w:rPr>
          <w:ins w:id="208" w:author="Matthew Kay" w:date="2015-06-23T17:34:00Z"/>
        </w:rPr>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997C71">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0ECC7C5C" w14:textId="7CAE8CF5" w:rsidR="008E58F9" w:rsidRDefault="008E58F9">
      <w:pPr>
        <w:pStyle w:val="Heading2"/>
        <w:rPr>
          <w:ins w:id="209" w:author="Matthew Kay" w:date="2015-06-23T17:34:00Z"/>
        </w:rPr>
        <w:pPrChange w:id="210" w:author="Matthew Kay" w:date="2015-06-23T17:34:00Z">
          <w:pPr>
            <w:pStyle w:val="Body"/>
          </w:pPr>
        </w:pPrChange>
      </w:pPr>
      <w:ins w:id="211" w:author="Matthew Kay" w:date="2015-06-23T17:34:00Z">
        <w:r>
          <w:t>Implications for design</w:t>
        </w:r>
      </w:ins>
    </w:p>
    <w:p w14:paraId="2E3329E9" w14:textId="5D4D179C" w:rsidR="00345145" w:rsidRDefault="0035362E">
      <w:pPr>
        <w:pStyle w:val="BodyNoIndent"/>
        <w:rPr>
          <w:ins w:id="212" w:author="Matthew Kay" w:date="2015-06-23T17:51:00Z"/>
        </w:rPr>
        <w:pPrChange w:id="213" w:author="Matthew Kay" w:date="2015-06-23T17:39:00Z">
          <w:pPr>
            <w:pStyle w:val="Body"/>
          </w:pPr>
        </w:pPrChange>
      </w:pPr>
      <w:ins w:id="214" w:author="Matthew Kay" w:date="2015-06-23T17:44:00Z">
        <w:r>
          <w:t xml:space="preserve">Harrison </w:t>
        </w:r>
        <w:r w:rsidRPr="0035362E">
          <w:rPr>
            <w:i/>
            <w:rPrChange w:id="215" w:author="Matthew Kay" w:date="2015-06-23T17:44:00Z">
              <w:rPr/>
            </w:rPrChange>
          </w:rPr>
          <w:t>et al.</w:t>
        </w:r>
        <w:r>
          <w:t xml:space="preserve"> provided a total ranking of the precision of visualizations of correlation for all values of </w:t>
        </w:r>
        <w:r w:rsidRPr="0035362E">
          <w:rPr>
            <w:i/>
            <w:rPrChange w:id="216" w:author="Matthew Kay" w:date="2015-06-23T17:45:00Z">
              <w:rPr/>
            </w:rPrChange>
          </w:rPr>
          <w:t>r</w:t>
        </w:r>
      </w:ins>
      <w:ins w:id="217" w:author="Matthew Kay" w:date="2015-06-23T17:45:00Z">
        <w:r>
          <w:rPr>
            <w:i/>
          </w:rPr>
          <w:t xml:space="preserve"> </w:t>
        </w:r>
        <w:r>
          <w:t xml:space="preserve">in (0.1, 0.3, 0.5, 0.7, 0.9) – Fig. 7 in that paper </w:t>
        </w:r>
        <w:r>
          <w:fldChar w:fldCharType="begin" w:fldLock="1"/>
        </w:r>
      </w:ins>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 "properties" : { "noteIndex" : 0 }, "schema" : "https://github.com/citation-style-language/schema/raw/master/csl-citation.json" }</w:instrText>
      </w:r>
      <w:r>
        <w:fldChar w:fldCharType="separate"/>
      </w:r>
      <w:r w:rsidRPr="0035362E">
        <w:rPr>
          <w:noProof/>
        </w:rPr>
        <w:t>[1]</w:t>
      </w:r>
      <w:ins w:id="218" w:author="Matthew Kay" w:date="2015-06-23T17:45:00Z">
        <w:r>
          <w:fldChar w:fldCharType="end"/>
        </w:r>
        <w:r>
          <w:t>.</w:t>
        </w:r>
      </w:ins>
      <w:ins w:id="219" w:author="Matthew Kay" w:date="2015-06-23T17:44:00Z">
        <w:r>
          <w:t xml:space="preserve"> </w:t>
        </w:r>
      </w:ins>
      <w:ins w:id="220" w:author="Matthew Kay" w:date="2015-06-23T17:46:00Z">
        <w:r>
          <w:t xml:space="preserve">This ranking implies, for example, that parallel coordinates might be a better visualization of correlation at </w:t>
        </w:r>
      </w:ins>
      <w:ins w:id="221" w:author="Matthew Kay" w:date="2015-06-23T17:47:00Z">
        <w:r w:rsidRPr="00997C71">
          <w:rPr>
            <w:i/>
          </w:rPr>
          <w:t>r</w:t>
        </w:r>
        <w:r>
          <w:rPr>
            <w:i/>
          </w:rPr>
          <w:t xml:space="preserve"> = </w:t>
        </w:r>
        <w:r w:rsidRPr="00997C71">
          <w:t>.1</w:t>
        </w:r>
      </w:ins>
      <w:ins w:id="222" w:author="Matthew Kay" w:date="2015-06-23T17:48:00Z">
        <w:r>
          <w:t>, .3,</w:t>
        </w:r>
      </w:ins>
      <w:ins w:id="223" w:author="Matthew Kay" w:date="2015-06-23T17:47:00Z">
        <w:r w:rsidRPr="00997C71">
          <w:t xml:space="preserve"> and .5 than a scatterplot</w:t>
        </w:r>
        <w:r>
          <w:t xml:space="preserve"> for negatively-correlated data</w:t>
        </w:r>
        <w:r w:rsidRPr="00997C71">
          <w:t>.</w:t>
        </w:r>
      </w:ins>
      <w:ins w:id="224" w:author="Matthew Kay" w:date="2015-06-23T17:48:00Z">
        <w:r>
          <w:t xml:space="preserve"> </w:t>
        </w:r>
      </w:ins>
      <w:ins w:id="225" w:author="Matthew Kay" w:date="2015-06-23T17:34:00Z">
        <w:r w:rsidR="008E58F9" w:rsidRPr="00997C71">
          <w:t>We</w:t>
        </w:r>
        <w:r w:rsidR="008E58F9">
          <w:t xml:space="preserve"> believe that </w:t>
        </w:r>
      </w:ins>
      <w:ins w:id="226" w:author="Matthew Kay" w:date="2015-06-23T17:46:00Z">
        <w:r>
          <w:t xml:space="preserve">these design recommendations overstate the strength of evidence. </w:t>
        </w:r>
      </w:ins>
      <w:ins w:id="227" w:author="Matthew Kay" w:date="2015-06-23T17:48:00Z">
        <w:r>
          <w:t xml:space="preserve">By contrast, our model finds that the performance of scatterplots and parallel coordinates are </w:t>
        </w:r>
      </w:ins>
      <w:ins w:id="228" w:author="Matthew Kay" w:date="2015-06-23T17:49:00Z">
        <w:r>
          <w:t xml:space="preserve">indistinguishable at those values of </w:t>
        </w:r>
        <w:r w:rsidRPr="0035362E">
          <w:rPr>
            <w:i/>
            <w:rPrChange w:id="229" w:author="Matthew Kay" w:date="2015-06-23T17:49:00Z">
              <w:rPr/>
            </w:rPrChange>
          </w:rPr>
          <w:t>r</w:t>
        </w:r>
        <w:r w:rsidR="00345145">
          <w:t xml:space="preserve"> for negatively-correlated data, and </w:t>
        </w:r>
      </w:ins>
      <w:ins w:id="230" w:author="Matthew Kay" w:date="2015-06-23T17:52:00Z">
        <w:r w:rsidR="00345145">
          <w:t>that when</w:t>
        </w:r>
      </w:ins>
      <w:ins w:id="231" w:author="Matthew Kay" w:date="2015-06-23T17:50:00Z">
        <w:r w:rsidR="00345145">
          <w:t xml:space="preserve"> </w:t>
        </w:r>
      </w:ins>
      <w:ins w:id="232" w:author="Matthew Kay" w:date="2015-06-23T17:49:00Z">
        <w:r w:rsidR="00345145">
          <w:t>consider</w:t>
        </w:r>
      </w:ins>
      <w:ins w:id="233" w:author="Matthew Kay" w:date="2015-06-23T17:53:00Z">
        <w:r w:rsidR="00345145">
          <w:t>ing</w:t>
        </w:r>
      </w:ins>
      <w:ins w:id="234" w:author="Matthew Kay" w:date="2015-06-23T17:49:00Z">
        <w:r w:rsidR="00345145">
          <w:t xml:space="preserve"> individual variance,</w:t>
        </w:r>
      </w:ins>
      <w:ins w:id="235" w:author="Matthew Kay" w:date="2015-06-23T17:51:00Z">
        <w:r w:rsidR="00345145">
          <w:t xml:space="preserve"> scatterplot</w:t>
        </w:r>
      </w:ins>
      <w:ins w:id="236" w:author="Matthew Kay" w:date="2015-06-23T17:53:00Z">
        <w:r w:rsidR="00345145">
          <w:t>s</w:t>
        </w:r>
      </w:ins>
      <w:ins w:id="237" w:author="Matthew Kay" w:date="2015-06-23T17:51:00Z">
        <w:r w:rsidR="00345145">
          <w:t xml:space="preserve"> might </w:t>
        </w:r>
      </w:ins>
      <w:ins w:id="238" w:author="Matthew Kay" w:date="2015-06-23T17:53:00Z">
        <w:r w:rsidR="00345145">
          <w:t xml:space="preserve">even </w:t>
        </w:r>
      </w:ins>
      <w:ins w:id="239" w:author="Matthew Kay" w:date="2015-06-23T17:51:00Z">
        <w:r w:rsidR="00345145">
          <w:t>be better.</w:t>
        </w:r>
      </w:ins>
    </w:p>
    <w:p w14:paraId="55CB8B5F" w14:textId="5F0D8965" w:rsidR="008E58F9" w:rsidRPr="00997C71" w:rsidRDefault="00345145" w:rsidP="00997C71">
      <w:pPr>
        <w:pStyle w:val="Body"/>
      </w:pPr>
      <w:ins w:id="240" w:author="Matthew Kay" w:date="2015-06-23T17:51:00Z">
        <w:r>
          <w:t xml:space="preserve">We believe our </w:t>
        </w:r>
      </w:ins>
      <w:ins w:id="241" w:author="Matthew Kay" w:date="2015-06-23T17:34:00Z">
        <w:r w:rsidR="008E58F9">
          <w:t xml:space="preserve">model </w:t>
        </w:r>
      </w:ins>
      <w:ins w:id="242" w:author="Matthew Kay" w:date="2015-06-23T17:35:00Z">
        <w:r w:rsidR="008E58F9">
          <w:t>yields design recommendations that more faithfully</w:t>
        </w:r>
      </w:ins>
      <w:ins w:id="243" w:author="Matthew Kay" w:date="2015-06-23T17:34:00Z">
        <w:r w:rsidR="008E58F9">
          <w:t xml:space="preserve"> </w:t>
        </w:r>
      </w:ins>
      <w:ins w:id="244" w:author="Matthew Kay" w:date="2015-06-23T17:35:00Z">
        <w:r w:rsidR="008E58F9">
          <w:t>reflect the strength of evidence in the data collected</w:t>
        </w:r>
      </w:ins>
      <w:ins w:id="245" w:author="Matthew Kay" w:date="2015-06-23T17:39:00Z">
        <w:r w:rsidR="0035362E">
          <w:t xml:space="preserve"> than a complete ranking </w:t>
        </w:r>
      </w:ins>
      <w:ins w:id="246" w:author="Matthew Kay" w:date="2015-06-23T17:53:00Z">
        <w:r>
          <w:t>does</w:t>
        </w:r>
      </w:ins>
      <w:ins w:id="247" w:author="Matthew Kay" w:date="2015-06-23T17:35:00Z">
        <w:r w:rsidR="008E58F9">
          <w:t xml:space="preserve">. </w:t>
        </w:r>
      </w:ins>
      <w:ins w:id="248" w:author="Matthew Kay" w:date="2015-06-23T17:51:00Z">
        <w:r>
          <w:t xml:space="preserve">The </w:t>
        </w:r>
      </w:ins>
      <w:ins w:id="249" w:author="Matthew Kay" w:date="2015-06-23T17:35:00Z">
        <w:r w:rsidR="008E58F9">
          <w:t xml:space="preserve">partial ranking of visualizations of correlations in </w:t>
        </w:r>
      </w:ins>
      <w:ins w:id="250" w:author="Matthew Kay" w:date="2015-06-23T17:36:00Z">
        <w:r w:rsidR="008E58F9">
          <w:fldChar w:fldCharType="begin"/>
        </w:r>
        <w:r w:rsidR="008E58F9">
          <w:instrText xml:space="preserve"> REF _Ref415447337 \h </w:instrText>
        </w:r>
      </w:ins>
      <w:r w:rsidR="008E58F9">
        <w:fldChar w:fldCharType="separate"/>
      </w:r>
      <w:ins w:id="251" w:author="Matthew Kay" w:date="2015-06-23T18:02:00Z">
        <w:r w:rsidR="00997C71">
          <w:t xml:space="preserve">Fig. </w:t>
        </w:r>
        <w:r w:rsidR="00997C71">
          <w:rPr>
            <w:noProof/>
          </w:rPr>
          <w:t>8</w:t>
        </w:r>
      </w:ins>
      <w:ins w:id="252" w:author="Matthew Kay" w:date="2015-06-23T17:36:00Z">
        <w:r w:rsidR="008E58F9">
          <w:fldChar w:fldCharType="end"/>
        </w:r>
        <w:r w:rsidR="008E58F9">
          <w:t xml:space="preserve">.2 communicates the practical differences between visualizations of correlation </w:t>
        </w:r>
      </w:ins>
      <w:ins w:id="253" w:author="Matthew Kay" w:date="2015-06-23T17:52:00Z">
        <w:r>
          <w:t xml:space="preserve">to designers </w:t>
        </w:r>
      </w:ins>
      <w:ins w:id="254" w:author="Matthew Kay" w:date="2015-06-23T17:36:00Z">
        <w:r w:rsidR="008E58F9">
          <w:t xml:space="preserve">without overstating small differences. Finally, given the </w:t>
        </w:r>
      </w:ins>
      <w:ins w:id="255" w:author="Matthew Kay" w:date="2015-06-23T17:38:00Z">
        <w:r w:rsidR="008E58F9">
          <w:t>unique</w:t>
        </w:r>
      </w:ins>
      <w:ins w:id="256" w:author="Matthew Kay" w:date="2015-06-23T17:36:00Z">
        <w:r w:rsidR="008E58F9">
          <w:t xml:space="preserve"> advantages of scatterplots </w:t>
        </w:r>
      </w:ins>
      <w:ins w:id="257" w:author="Matthew Kay" w:date="2015-06-23T17:37:00Z">
        <w:r w:rsidR="008E58F9">
          <w:t>–</w:t>
        </w:r>
      </w:ins>
      <w:ins w:id="258" w:author="Matthew Kay" w:date="2015-06-23T17:36:00Z">
        <w:r w:rsidR="008E58F9">
          <w:t xml:space="preserve"> low </w:t>
        </w:r>
      </w:ins>
      <w:ins w:id="259" w:author="Matthew Kay" w:date="2015-06-23T17:37:00Z">
        <w:r w:rsidR="008E58F9">
          <w:t>variance between individuals, high precision on both positive</w:t>
        </w:r>
      </w:ins>
      <w:ins w:id="260" w:author="Matthew Kay" w:date="2015-06-23T17:38:00Z">
        <w:r w:rsidR="008E58F9">
          <w:t>ly-</w:t>
        </w:r>
      </w:ins>
      <w:ins w:id="261" w:author="Matthew Kay" w:date="2015-06-23T17:37:00Z">
        <w:r w:rsidR="008E58F9">
          <w:t xml:space="preserve"> and negative</w:t>
        </w:r>
      </w:ins>
      <w:ins w:id="262" w:author="Matthew Kay" w:date="2015-06-23T17:38:00Z">
        <w:r w:rsidR="008E58F9">
          <w:t xml:space="preserve">ly- correlated data – we can </w:t>
        </w:r>
      </w:ins>
      <w:ins w:id="263" w:author="Matthew Kay" w:date="2015-06-23T17:40:00Z">
        <w:r w:rsidR="0035362E">
          <w:t xml:space="preserve">give a </w:t>
        </w:r>
      </w:ins>
      <w:ins w:id="264" w:author="Matthew Kay" w:date="2015-06-23T17:38:00Z">
        <w:r w:rsidR="008E58F9">
          <w:t>clear recommendation for designers</w:t>
        </w:r>
      </w:ins>
      <w:ins w:id="265" w:author="Matthew Kay" w:date="2015-06-23T17:39:00Z">
        <w:r w:rsidR="0035362E">
          <w:t xml:space="preserve"> in the vast majority of circumstances: use scatterplots to visualize bivariate correlation</w:t>
        </w:r>
      </w:ins>
      <w:ins w:id="266" w:author="Matthew Kay" w:date="2015-06-23T17:41:00Z">
        <w:r w:rsidR="0035362E">
          <w:t>, regardless of</w:t>
        </w:r>
      </w:ins>
      <w:ins w:id="267" w:author="Matthew Kay" w:date="2015-06-23T17:39:00Z">
        <w:r w:rsidR="0035362E">
          <w:t xml:space="preserve"> </w:t>
        </w:r>
      </w:ins>
      <w:ins w:id="268" w:author="Matthew Kay" w:date="2015-06-23T17:41:00Z">
        <w:r w:rsidR="0035362E">
          <w:t xml:space="preserve">the value of </w:t>
        </w:r>
      </w:ins>
      <w:ins w:id="269" w:author="Matthew Kay" w:date="2015-06-23T17:39:00Z">
        <w:r w:rsidR="0035362E" w:rsidRPr="0035362E">
          <w:rPr>
            <w:i/>
            <w:rPrChange w:id="270" w:author="Matthew Kay" w:date="2015-06-23T17:41:00Z">
              <w:rPr/>
            </w:rPrChange>
          </w:rPr>
          <w:t>r</w:t>
        </w:r>
      </w:ins>
      <w:ins w:id="271" w:author="Matthew Kay" w:date="2015-06-23T17:41:00Z">
        <w:r w:rsidR="0035362E">
          <w:t>.</w:t>
        </w:r>
      </w:ins>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997C71">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997C71">
      <w:pPr>
        <w:pStyle w:val="ReferenceTitle"/>
      </w:pPr>
      <w:r w:rsidRPr="00AF146E">
        <w:t>References</w:t>
      </w:r>
    </w:p>
    <w:bookmarkStart w:id="272" w:name="_Ref6979508"/>
    <w:p w14:paraId="0BC91FCF" w14:textId="6B12C6F5" w:rsidR="0035362E" w:rsidRPr="0035362E" w:rsidRDefault="00CA5B68">
      <w:pPr>
        <w:pStyle w:val="Referencenonumbers"/>
        <w:divId w:val="1482960742"/>
        <w:rPr>
          <w:rFonts w:eastAsiaTheme="minorEastAsia"/>
        </w:rPr>
        <w:pPrChange w:id="273" w:author="Matthew Kay" w:date="2015-06-23T17:57:00Z">
          <w:pPr>
            <w:pStyle w:val="NormalWeb"/>
            <w:ind w:left="640" w:hanging="640"/>
            <w:divId w:val="1482960742"/>
          </w:pPr>
        </w:pPrChange>
      </w:pPr>
      <w:r w:rsidRPr="00AF146E">
        <w:fldChar w:fldCharType="begin" w:fldLock="1"/>
      </w:r>
      <w:r w:rsidRPr="00AF146E">
        <w:instrText xml:space="preserve">ADDIN Mendeley Bibliography CSL_BIBLIOGRAPHY </w:instrText>
      </w:r>
      <w:r w:rsidRPr="00AF146E">
        <w:fldChar w:fldCharType="separate"/>
      </w:r>
      <w:r w:rsidR="0035362E" w:rsidRPr="0035362E">
        <w:t>[1]</w:t>
      </w:r>
      <w:r w:rsidR="0035362E" w:rsidRPr="0035362E">
        <w:tab/>
        <w:t xml:space="preserve">L. Harrison, F. Yang, S. Franconeri, and R. Chang, “Ranking Visualizations of Correlation Using Weber’s Law,” </w:t>
      </w:r>
      <w:r w:rsidR="0035362E" w:rsidRPr="0035362E">
        <w:rPr>
          <w:i/>
          <w:iCs/>
        </w:rPr>
        <w:t>IEEE Trans. Vis. Comput. Graph.</w:t>
      </w:r>
      <w:r w:rsidR="0035362E" w:rsidRPr="0035362E">
        <w:t>, vol. 20, no. 12, pp. 1943–1952, 2014.</w:t>
      </w:r>
    </w:p>
    <w:p w14:paraId="3DD60B56" w14:textId="77777777" w:rsidR="0035362E" w:rsidRPr="0035362E" w:rsidRDefault="0035362E">
      <w:pPr>
        <w:pStyle w:val="Referencenonumbers"/>
        <w:divId w:val="1482960742"/>
        <w:pPrChange w:id="274" w:author="Matthew Kay" w:date="2015-06-23T17:57:00Z">
          <w:pPr>
            <w:pStyle w:val="NormalWeb"/>
            <w:ind w:left="640" w:hanging="640"/>
            <w:divId w:val="1482960742"/>
          </w:pPr>
        </w:pPrChange>
      </w:pPr>
      <w:r w:rsidRPr="0035362E">
        <w:t>[2]</w:t>
      </w:r>
      <w:r w:rsidRPr="0035362E">
        <w:tab/>
        <w:t xml:space="preserve">W. S. Cleveland, C. S. Harris, and R. McGill, “Judgments of circle sizes on statistical maps,” </w:t>
      </w:r>
      <w:r w:rsidRPr="0035362E">
        <w:rPr>
          <w:i/>
          <w:iCs/>
        </w:rPr>
        <w:t>J. Am. Stat. Assoc.</w:t>
      </w:r>
      <w:r w:rsidRPr="0035362E">
        <w:t>, vol. 77, no. 379, pp. 541–547, 1982.</w:t>
      </w:r>
    </w:p>
    <w:p w14:paraId="577DB27D" w14:textId="77777777" w:rsidR="0035362E" w:rsidRPr="0035362E" w:rsidRDefault="0035362E">
      <w:pPr>
        <w:pStyle w:val="Referencenonumbers"/>
        <w:divId w:val="1482960742"/>
        <w:pPrChange w:id="275" w:author="Matthew Kay" w:date="2015-06-23T17:57:00Z">
          <w:pPr>
            <w:pStyle w:val="NormalWeb"/>
            <w:ind w:left="640" w:hanging="640"/>
            <w:divId w:val="1482960742"/>
          </w:pPr>
        </w:pPrChange>
      </w:pPr>
      <w:r w:rsidRPr="0035362E">
        <w:t>[3]</w:t>
      </w:r>
      <w:r w:rsidRPr="0035362E">
        <w:tab/>
        <w:t xml:space="preserve">R. A. Rensink and G. Baldridge, “The perception of correlation in scatterplots,” </w:t>
      </w:r>
      <w:r w:rsidRPr="0035362E">
        <w:rPr>
          <w:i/>
          <w:iCs/>
        </w:rPr>
        <w:t>Comput. Graph. Forum</w:t>
      </w:r>
      <w:r w:rsidRPr="0035362E">
        <w:t>, vol. 29, no. 3, pp. 1203–1210, 2010.</w:t>
      </w:r>
    </w:p>
    <w:p w14:paraId="0C3553DC" w14:textId="77777777" w:rsidR="0035362E" w:rsidRPr="0035362E" w:rsidRDefault="0035362E">
      <w:pPr>
        <w:pStyle w:val="Referencenonumbers"/>
        <w:divId w:val="1482960742"/>
        <w:pPrChange w:id="276" w:author="Matthew Kay" w:date="2015-06-23T17:57:00Z">
          <w:pPr>
            <w:pStyle w:val="NormalWeb"/>
            <w:ind w:left="640" w:hanging="640"/>
            <w:divId w:val="1482960742"/>
          </w:pPr>
        </w:pPrChange>
      </w:pPr>
      <w:r w:rsidRPr="0035362E">
        <w:lastRenderedPageBreak/>
        <w:t>[4]</w:t>
      </w:r>
      <w:r w:rsidRPr="0035362E">
        <w:tab/>
        <w:t xml:space="preserve">S. S. Stevens, “On the psychophysical law,” </w:t>
      </w:r>
      <w:r w:rsidRPr="0035362E">
        <w:rPr>
          <w:i/>
          <w:iCs/>
        </w:rPr>
        <w:t>Psychol. Rev.</w:t>
      </w:r>
      <w:r w:rsidRPr="0035362E">
        <w:t>, vol. 64, no. 3, pp. 153–181, 1957.</w:t>
      </w:r>
    </w:p>
    <w:p w14:paraId="74DEC85B" w14:textId="77777777" w:rsidR="0035362E" w:rsidRPr="0035362E" w:rsidRDefault="0035362E">
      <w:pPr>
        <w:pStyle w:val="Referencenonumbers"/>
        <w:divId w:val="1482960742"/>
        <w:pPrChange w:id="277" w:author="Matthew Kay" w:date="2015-06-23T17:57:00Z">
          <w:pPr>
            <w:pStyle w:val="NormalWeb"/>
            <w:ind w:left="640" w:hanging="640"/>
            <w:divId w:val="1482960742"/>
          </w:pPr>
        </w:pPrChange>
      </w:pPr>
      <w:r w:rsidRPr="0035362E">
        <w:t>[5]</w:t>
      </w:r>
      <w:r w:rsidRPr="0035362E">
        <w:tab/>
        <w:t xml:space="preserve">D. M. Greem and R. Duncan Luce, “Variability of magnitude estimates: A timing theory analysis,” </w:t>
      </w:r>
      <w:r w:rsidRPr="0035362E">
        <w:rPr>
          <w:i/>
          <w:iCs/>
        </w:rPr>
        <w:t>Percept. Psychophys.</w:t>
      </w:r>
      <w:r w:rsidRPr="0035362E">
        <w:t>, vol. 15, no. 2, pp. 291–300, 1974.</w:t>
      </w:r>
    </w:p>
    <w:p w14:paraId="21B9360F" w14:textId="77777777" w:rsidR="0035362E" w:rsidRPr="0035362E" w:rsidRDefault="0035362E">
      <w:pPr>
        <w:pStyle w:val="Referencenonumbers"/>
        <w:divId w:val="1482960742"/>
        <w:pPrChange w:id="278" w:author="Matthew Kay" w:date="2015-06-23T17:57:00Z">
          <w:pPr>
            <w:pStyle w:val="NormalWeb"/>
            <w:ind w:left="640" w:hanging="640"/>
            <w:divId w:val="1482960742"/>
          </w:pPr>
        </w:pPrChange>
      </w:pPr>
      <w:r w:rsidRPr="0035362E">
        <w:t>[6]</w:t>
      </w:r>
      <w:r w:rsidRPr="0035362E">
        <w:tab/>
        <w:t xml:space="preserve">T. Hastie, R. Tibshirani, and J. Friedman, </w:t>
      </w:r>
      <w:r w:rsidRPr="0035362E">
        <w:rPr>
          <w:i/>
          <w:iCs/>
        </w:rPr>
        <w:t>The elements of statistical learning: data mining, inference and prediction</w:t>
      </w:r>
      <w:r w:rsidRPr="0035362E">
        <w:t>, Second Edi. Springer, 2009.</w:t>
      </w:r>
    </w:p>
    <w:p w14:paraId="595B9F9C" w14:textId="77777777" w:rsidR="0035362E" w:rsidRPr="0035362E" w:rsidRDefault="0035362E">
      <w:pPr>
        <w:pStyle w:val="Referencenonumbers"/>
        <w:divId w:val="1482960742"/>
        <w:pPrChange w:id="279" w:author="Matthew Kay" w:date="2015-06-23T17:57:00Z">
          <w:pPr>
            <w:pStyle w:val="NormalWeb"/>
            <w:ind w:left="640" w:hanging="640"/>
            <w:divId w:val="1482960742"/>
          </w:pPr>
        </w:pPrChange>
      </w:pPr>
      <w:r w:rsidRPr="0035362E">
        <w:t>[7]</w:t>
      </w:r>
      <w:r w:rsidRPr="0035362E">
        <w:tab/>
        <w:t xml:space="preserve">E. Limpert, W. a. Stahel, and M. Abbt, “Log-normal Distributions across the Sciences: Keys and Clues,” </w:t>
      </w:r>
      <w:r w:rsidRPr="0035362E">
        <w:rPr>
          <w:i/>
          <w:iCs/>
        </w:rPr>
        <w:t>Bioscience</w:t>
      </w:r>
      <w:r w:rsidRPr="0035362E">
        <w:t>, vol. 51, no. 5, p. 341, 2001.</w:t>
      </w:r>
    </w:p>
    <w:p w14:paraId="2B070C6C" w14:textId="77777777" w:rsidR="0035362E" w:rsidRPr="0035362E" w:rsidRDefault="0035362E">
      <w:pPr>
        <w:pStyle w:val="Referencenonumbers"/>
        <w:divId w:val="1482960742"/>
        <w:pPrChange w:id="280" w:author="Matthew Kay" w:date="2015-06-23T17:57:00Z">
          <w:pPr>
            <w:pStyle w:val="NormalWeb"/>
            <w:ind w:left="640" w:hanging="640"/>
            <w:divId w:val="1482960742"/>
          </w:pPr>
        </w:pPrChange>
      </w:pPr>
      <w:r w:rsidRPr="0035362E">
        <w:t>[8]</w:t>
      </w:r>
      <w:r w:rsidRPr="0035362E">
        <w:tab/>
        <w:t xml:space="preserve">G. E. P. Box and D. R. Cox, “An analysis of transformations,” </w:t>
      </w:r>
      <w:r w:rsidRPr="0035362E">
        <w:rPr>
          <w:i/>
          <w:iCs/>
        </w:rPr>
        <w:t>J. R. Stat. Soc. Ser. B</w:t>
      </w:r>
      <w:r w:rsidRPr="0035362E">
        <w:t>, vol. 26, no. 2, pp. 211–252, 1964.</w:t>
      </w:r>
    </w:p>
    <w:p w14:paraId="48746287" w14:textId="77777777" w:rsidR="0035362E" w:rsidRPr="0035362E" w:rsidRDefault="0035362E">
      <w:pPr>
        <w:pStyle w:val="Referencenonumbers"/>
        <w:divId w:val="1482960742"/>
        <w:pPrChange w:id="281" w:author="Matthew Kay" w:date="2015-06-23T17:57:00Z">
          <w:pPr>
            <w:pStyle w:val="NormalWeb"/>
            <w:ind w:left="640" w:hanging="640"/>
            <w:divId w:val="1482960742"/>
          </w:pPr>
        </w:pPrChange>
      </w:pPr>
      <w:r w:rsidRPr="0035362E">
        <w:t>[9]</w:t>
      </w:r>
      <w:r w:rsidRPr="0035362E">
        <w:tab/>
        <w:t xml:space="preserve">T. James, “Estimation of Relationships for Limited Dependent Variables,” </w:t>
      </w:r>
      <w:r w:rsidRPr="0035362E">
        <w:rPr>
          <w:i/>
          <w:iCs/>
        </w:rPr>
        <w:t>Econometrica</w:t>
      </w:r>
      <w:r w:rsidRPr="0035362E">
        <w:t>, vol. 26, no. 1, pp. 24–36, 1958.</w:t>
      </w:r>
    </w:p>
    <w:p w14:paraId="33F49FF9" w14:textId="77777777" w:rsidR="0035362E" w:rsidRPr="0035362E" w:rsidRDefault="0035362E">
      <w:pPr>
        <w:pStyle w:val="Referencenonumbers"/>
        <w:divId w:val="1482960742"/>
        <w:pPrChange w:id="282" w:author="Matthew Kay" w:date="2015-06-23T17:57:00Z">
          <w:pPr>
            <w:pStyle w:val="NormalWeb"/>
            <w:ind w:left="640" w:hanging="640"/>
            <w:divId w:val="1482960742"/>
          </w:pPr>
        </w:pPrChange>
      </w:pPr>
      <w:r w:rsidRPr="0035362E">
        <w:t>[10]</w:t>
      </w:r>
      <w:r w:rsidRPr="0035362E">
        <w:tab/>
        <w:t xml:space="preserve">T. Amemiya, “Tobit models: A survey,” </w:t>
      </w:r>
      <w:r w:rsidRPr="0035362E">
        <w:rPr>
          <w:i/>
          <w:iCs/>
        </w:rPr>
        <w:t>J. Econom.</w:t>
      </w:r>
      <w:r w:rsidRPr="0035362E">
        <w:t>, vol. 24, pp. 3–61, 1984.</w:t>
      </w:r>
    </w:p>
    <w:p w14:paraId="4AA9DF82" w14:textId="77777777" w:rsidR="0035362E" w:rsidRPr="0035362E" w:rsidRDefault="0035362E">
      <w:pPr>
        <w:pStyle w:val="Referencenonumbers"/>
        <w:divId w:val="1482960742"/>
        <w:pPrChange w:id="283" w:author="Matthew Kay" w:date="2015-06-23T17:57:00Z">
          <w:pPr>
            <w:pStyle w:val="NormalWeb"/>
            <w:ind w:left="640" w:hanging="640"/>
            <w:divId w:val="1482960742"/>
          </w:pPr>
        </w:pPrChange>
      </w:pPr>
      <w:r w:rsidRPr="0035362E">
        <w:t>[11]</w:t>
      </w:r>
      <w:r w:rsidRPr="0035362E">
        <w:tab/>
        <w:t xml:space="preserve">J. K. Kruschke, “Bayesian data analysis,” </w:t>
      </w:r>
      <w:r w:rsidRPr="0035362E">
        <w:rPr>
          <w:i/>
          <w:iCs/>
        </w:rPr>
        <w:t>Wiley Interdiscip. Rev. Cogn. Sci.</w:t>
      </w:r>
      <w:r w:rsidRPr="0035362E">
        <w:t>, vol. 1, no. 5, pp. 658–676, Apr. 2010.</w:t>
      </w:r>
    </w:p>
    <w:p w14:paraId="71F06613" w14:textId="77777777" w:rsidR="0035362E" w:rsidRPr="0035362E" w:rsidRDefault="0035362E">
      <w:pPr>
        <w:pStyle w:val="Referencenonumbers"/>
        <w:divId w:val="1482960742"/>
        <w:pPrChange w:id="284" w:author="Matthew Kay" w:date="2015-06-23T17:57:00Z">
          <w:pPr>
            <w:pStyle w:val="NormalWeb"/>
            <w:ind w:left="640" w:hanging="640"/>
            <w:divId w:val="1482960742"/>
          </w:pPr>
        </w:pPrChange>
      </w:pPr>
      <w:r w:rsidRPr="0035362E">
        <w:t>[12]</w:t>
      </w:r>
      <w:r w:rsidRPr="0035362E">
        <w:tab/>
        <w:t xml:space="preserve">J. K. Kruschke, </w:t>
      </w:r>
      <w:r w:rsidRPr="0035362E">
        <w:rPr>
          <w:i/>
          <w:iCs/>
        </w:rPr>
        <w:t>Doing Bayesian Data Analysis</w:t>
      </w:r>
      <w:r w:rsidRPr="0035362E">
        <w:t>. Elsevier Inc., 2011.</w:t>
      </w:r>
    </w:p>
    <w:p w14:paraId="2E88DDAA" w14:textId="77777777" w:rsidR="0035362E" w:rsidRPr="0035362E" w:rsidRDefault="0035362E">
      <w:pPr>
        <w:pStyle w:val="Referencenonumbers"/>
        <w:divId w:val="1482960742"/>
        <w:pPrChange w:id="285" w:author="Matthew Kay" w:date="2015-06-23T17:57:00Z">
          <w:pPr>
            <w:pStyle w:val="NormalWeb"/>
            <w:ind w:left="640" w:hanging="640"/>
            <w:divId w:val="1482960742"/>
          </w:pPr>
        </w:pPrChange>
      </w:pPr>
      <w:r w:rsidRPr="0035362E">
        <w:t>[13]</w:t>
      </w:r>
      <w:r w:rsidRPr="0035362E">
        <w:tab/>
        <w:t>D. Bates, M. Maechler, B. Bolker, and S. Walker, “lme4: Linear mixed-effects models using Eigen and S4, R package version 1.1-7.” 2014.</w:t>
      </w:r>
    </w:p>
    <w:p w14:paraId="53AC98D9" w14:textId="77777777" w:rsidR="0035362E" w:rsidRPr="0035362E" w:rsidRDefault="0035362E">
      <w:pPr>
        <w:pStyle w:val="Referencenonumbers"/>
        <w:divId w:val="1482960742"/>
        <w:pPrChange w:id="286" w:author="Matthew Kay" w:date="2015-06-23T17:57:00Z">
          <w:pPr>
            <w:pStyle w:val="NormalWeb"/>
            <w:ind w:left="640" w:hanging="640"/>
            <w:divId w:val="1482960742"/>
          </w:pPr>
        </w:pPrChange>
      </w:pPr>
      <w:r w:rsidRPr="0035362E">
        <w:t>[14]</w:t>
      </w:r>
      <w:r w:rsidRPr="0035362E">
        <w:tab/>
        <w:t xml:space="preserve">D. J. Barr, R. Levy, C. Scheepers, and H. J. Tily, “Random effects structure for confirmatory hypothesis testing: Keep it maximal,” </w:t>
      </w:r>
      <w:r w:rsidRPr="0035362E">
        <w:rPr>
          <w:i/>
          <w:iCs/>
        </w:rPr>
        <w:t>J. Mem. Lang.</w:t>
      </w:r>
      <w:r w:rsidRPr="0035362E">
        <w:t>, vol. 68, no. 3, pp. 255–278, 2013.</w:t>
      </w:r>
    </w:p>
    <w:p w14:paraId="1F70B1B9" w14:textId="77777777" w:rsidR="0035362E" w:rsidRPr="0035362E" w:rsidRDefault="0035362E">
      <w:pPr>
        <w:pStyle w:val="Referencenonumbers"/>
        <w:divId w:val="1482960742"/>
        <w:pPrChange w:id="287" w:author="Matthew Kay" w:date="2015-06-23T17:57:00Z">
          <w:pPr>
            <w:pStyle w:val="NormalWeb"/>
            <w:ind w:left="640" w:hanging="640"/>
            <w:divId w:val="1482960742"/>
          </w:pPr>
        </w:pPrChange>
      </w:pPr>
      <w:r w:rsidRPr="0035362E">
        <w:t>[15]</w:t>
      </w:r>
      <w:r w:rsidRPr="0035362E">
        <w:tab/>
        <w:t xml:space="preserve">S. H. . Hurlbert, “Pseudoreplication and the Design of Ecological Field Experiments,” </w:t>
      </w:r>
      <w:r w:rsidRPr="0035362E">
        <w:rPr>
          <w:i/>
          <w:iCs/>
        </w:rPr>
        <w:t>Ecol. Monogr.</w:t>
      </w:r>
      <w:r w:rsidRPr="0035362E">
        <w:t>, vol. 54, no. 2, pp. 187–211, 1984.</w:t>
      </w:r>
    </w:p>
    <w:p w14:paraId="415EC778" w14:textId="77777777" w:rsidR="0035362E" w:rsidRPr="0035362E" w:rsidRDefault="0035362E">
      <w:pPr>
        <w:pStyle w:val="Referencenonumbers"/>
        <w:divId w:val="1482960742"/>
        <w:pPrChange w:id="288" w:author="Matthew Kay" w:date="2015-06-23T17:57:00Z">
          <w:pPr>
            <w:pStyle w:val="NormalWeb"/>
            <w:ind w:left="640" w:hanging="640"/>
            <w:divId w:val="1482960742"/>
          </w:pPr>
        </w:pPrChange>
      </w:pPr>
      <w:r w:rsidRPr="0035362E">
        <w:t>[16]</w:t>
      </w:r>
      <w:r w:rsidRPr="0035362E">
        <w:tab/>
        <w:t xml:space="preserve">M. Plummer, “JAGS: A Program for Analysis of Bayesian Graphical Models Using Gibbs Sampling,” </w:t>
      </w:r>
      <w:r w:rsidRPr="0035362E">
        <w:rPr>
          <w:i/>
          <w:iCs/>
        </w:rPr>
        <w:t>Proc. 3rd Int. Work. Distrib. Stat. Comput. (DSC 2003)</w:t>
      </w:r>
      <w:r w:rsidRPr="0035362E">
        <w:t>, 2003.</w:t>
      </w:r>
    </w:p>
    <w:p w14:paraId="6C172873" w14:textId="77777777" w:rsidR="0035362E" w:rsidRPr="0035362E" w:rsidRDefault="0035362E">
      <w:pPr>
        <w:pStyle w:val="Referencenonumbers"/>
        <w:divId w:val="1482960742"/>
        <w:pPrChange w:id="289" w:author="Matthew Kay" w:date="2015-06-23T17:57:00Z">
          <w:pPr>
            <w:pStyle w:val="NormalWeb"/>
            <w:ind w:left="640" w:hanging="640"/>
            <w:divId w:val="1482960742"/>
          </w:pPr>
        </w:pPrChange>
      </w:pPr>
      <w:r w:rsidRPr="0035362E">
        <w:t>[17]</w:t>
      </w:r>
      <w:r w:rsidRPr="0035362E">
        <w:tab/>
        <w:t xml:space="preserve">J. W. Tukey, </w:t>
      </w:r>
      <w:r w:rsidRPr="0035362E">
        <w:rPr>
          <w:i/>
          <w:iCs/>
        </w:rPr>
        <w:t>Exploratory Data Analysis</w:t>
      </w:r>
      <w:r w:rsidRPr="0035362E">
        <w:t>. Addison-Wesley, 1977.</w:t>
      </w:r>
    </w:p>
    <w:p w14:paraId="4F77A628" w14:textId="77777777" w:rsidR="0035362E" w:rsidRPr="0035362E" w:rsidRDefault="0035362E">
      <w:pPr>
        <w:pStyle w:val="Referencenonumbers"/>
        <w:divId w:val="1482960742"/>
        <w:pPrChange w:id="290" w:author="Matthew Kay" w:date="2015-06-23T17:57:00Z">
          <w:pPr>
            <w:pStyle w:val="NormalWeb"/>
            <w:ind w:left="640" w:hanging="640"/>
            <w:divId w:val="1482960742"/>
          </w:pPr>
        </w:pPrChange>
      </w:pPr>
      <w:r w:rsidRPr="0035362E">
        <w:t>[18]</w:t>
      </w:r>
      <w:r w:rsidRPr="0035362E">
        <w:tab/>
        <w:t xml:space="preserve">R. A. Rigby and D. M. Stasinopoulos, “Generalized additive models for location, scale, and shape,” </w:t>
      </w:r>
      <w:r w:rsidRPr="0035362E">
        <w:rPr>
          <w:i/>
          <w:iCs/>
        </w:rPr>
        <w:t>Appl. Stat.</w:t>
      </w:r>
      <w:r w:rsidRPr="0035362E">
        <w:t>, vol. 54, no. 3, pp. 507–554, 2005.</w:t>
      </w:r>
    </w:p>
    <w:p w14:paraId="3C2E3967" w14:textId="77777777" w:rsidR="0035362E" w:rsidRPr="0035362E" w:rsidRDefault="0035362E">
      <w:pPr>
        <w:pStyle w:val="Referencenonumbers"/>
        <w:divId w:val="1482960742"/>
        <w:pPrChange w:id="291" w:author="Matthew Kay" w:date="2015-06-23T17:57:00Z">
          <w:pPr>
            <w:pStyle w:val="NormalWeb"/>
            <w:ind w:left="640" w:hanging="640"/>
            <w:divId w:val="1482960742"/>
          </w:pPr>
        </w:pPrChange>
      </w:pPr>
      <w:r w:rsidRPr="0035362E">
        <w:t>[19]</w:t>
      </w:r>
      <w:r w:rsidRPr="0035362E">
        <w:tab/>
        <w:t xml:space="preserve">M. Stone, “An Asymptotic Equivalence of Choice of Model by Cross-Validation and Akaike’s Criterion,” </w:t>
      </w:r>
      <w:r w:rsidRPr="0035362E">
        <w:rPr>
          <w:i/>
          <w:iCs/>
        </w:rPr>
        <w:t>J. R. Stat. Soc. Ser. B</w:t>
      </w:r>
      <w:r w:rsidRPr="0035362E">
        <w:t>, vol. 39, no. 1, pp. 44–47, 1977.</w:t>
      </w:r>
    </w:p>
    <w:p w14:paraId="545CFB55" w14:textId="77777777" w:rsidR="0035362E" w:rsidRPr="0035362E" w:rsidRDefault="0035362E">
      <w:pPr>
        <w:pStyle w:val="Referencenonumbers"/>
        <w:divId w:val="1482960742"/>
        <w:pPrChange w:id="292" w:author="Matthew Kay" w:date="2015-06-23T17:57:00Z">
          <w:pPr>
            <w:pStyle w:val="NormalWeb"/>
            <w:ind w:left="640" w:hanging="640"/>
            <w:divId w:val="1482960742"/>
          </w:pPr>
        </w:pPrChange>
      </w:pPr>
      <w:r w:rsidRPr="0035362E">
        <w:t>[20]</w:t>
      </w:r>
      <w:r w:rsidRPr="0035362E">
        <w:tab/>
        <w:t xml:space="preserve">A. E. Raftery and S. M. Lewis, “Comment: One Long Run with Diagnostics: Implementation Strategies for Markov Chain Monte Carlo,” </w:t>
      </w:r>
      <w:r w:rsidRPr="0035362E">
        <w:rPr>
          <w:i/>
          <w:iCs/>
        </w:rPr>
        <w:t>Stat. Sci.</w:t>
      </w:r>
      <w:r w:rsidRPr="0035362E">
        <w:t>, vol. 7, no. 4, pp. 493–497, 1992.</w:t>
      </w:r>
    </w:p>
    <w:p w14:paraId="0E22E0B2" w14:textId="77777777" w:rsidR="0035362E" w:rsidRPr="0035362E" w:rsidRDefault="0035362E">
      <w:pPr>
        <w:pStyle w:val="Referencenonumbers"/>
        <w:divId w:val="1482960742"/>
        <w:rPr>
          <w:rFonts w:cs="Times"/>
        </w:rPr>
        <w:pPrChange w:id="293" w:author="Matthew Kay" w:date="2015-06-23T17:57:00Z">
          <w:pPr>
            <w:pStyle w:val="NormalWeb"/>
            <w:ind w:left="640" w:hanging="640"/>
            <w:divId w:val="1482960742"/>
          </w:pPr>
        </w:pPrChange>
      </w:pPr>
      <w:r w:rsidRPr="0035362E">
        <w:rPr>
          <w:rFonts w:cs="Times"/>
        </w:rPr>
        <w:t>[21]</w:t>
      </w:r>
      <w:r w:rsidRPr="0035362E">
        <w:rPr>
          <w:rFonts w:cs="Times"/>
        </w:rPr>
        <w:tab/>
        <w:t xml:space="preserve">A. Gelman and D. B. Rubin, “lnference from Iterative Simulation Using Multiple Sequences,” </w:t>
      </w:r>
      <w:r w:rsidRPr="0035362E">
        <w:rPr>
          <w:rFonts w:cs="Times"/>
          <w:i/>
          <w:iCs/>
        </w:rPr>
        <w:t>Stat. Sci.</w:t>
      </w:r>
      <w:r w:rsidRPr="0035362E">
        <w:rPr>
          <w:rFonts w:cs="Times"/>
        </w:rPr>
        <w:t xml:space="preserve">, vol. 7, no. 4, pp. 457–472, 1992. </w:t>
      </w:r>
    </w:p>
    <w:p w14:paraId="4F04B74D" w14:textId="2E8D3EF4" w:rsidR="00BF4F16" w:rsidRPr="0068288C" w:rsidRDefault="00CA5B68" w:rsidP="00997C71">
      <w:pPr>
        <w:pStyle w:val="Referencenonumbers"/>
      </w:pPr>
      <w:r w:rsidRPr="00AF146E">
        <w:fldChar w:fldCharType="end"/>
      </w:r>
      <w:bookmarkEnd w:id="272"/>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804E93" w14:textId="77777777" w:rsidR="001E7DB6" w:rsidRDefault="001E7DB6" w:rsidP="00C95F6C">
      <w:r>
        <w:separator/>
      </w:r>
    </w:p>
  </w:endnote>
  <w:endnote w:type="continuationSeparator" w:id="0">
    <w:p w14:paraId="11048E76" w14:textId="77777777" w:rsidR="001E7DB6" w:rsidRDefault="001E7DB6"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196990" w:rsidRDefault="00196990"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D5263A" w14:textId="77777777" w:rsidR="001E7DB6" w:rsidRDefault="001E7DB6" w:rsidP="00C95F6C">
      <w:r>
        <w:separator/>
      </w:r>
    </w:p>
  </w:footnote>
  <w:footnote w:type="continuationSeparator" w:id="0">
    <w:p w14:paraId="62B348AD" w14:textId="77777777" w:rsidR="001E7DB6" w:rsidRDefault="001E7DB6" w:rsidP="00C95F6C">
      <w:r>
        <w:continuationSeparator/>
      </w:r>
    </w:p>
  </w:footnote>
  <w:footnote w:id="1">
    <w:p w14:paraId="5837AB95" w14:textId="3EF06A7C" w:rsidR="00196990" w:rsidRDefault="00196990" w:rsidP="006E1133">
      <w:pPr>
        <w:pStyle w:val="FOOTNOTE0"/>
      </w:pPr>
      <w:r>
        <w:rPr>
          <w:rStyle w:val="FootnoteReference"/>
        </w:rPr>
        <w:footnoteRef/>
      </w:r>
      <w:r>
        <w:t xml:space="preserve"> This and all other non-Bayesian models in this paper were fit using the </w:t>
      </w:r>
      <w:proofErr w:type="spellStart"/>
      <w:r w:rsidRPr="002B062E">
        <w:rPr>
          <w:rFonts w:ascii="Courier New" w:hAnsi="Courier New" w:cs="Courier New"/>
          <w:sz w:val="14"/>
        </w:rPr>
        <w:t>gamlss</w:t>
      </w:r>
      <w:proofErr w:type="spellEnd"/>
      <w:r w:rsidRPr="002B062E">
        <w:rPr>
          <w:sz w:val="14"/>
        </w:rPr>
        <w:t xml:space="preserve"> </w:t>
      </w:r>
      <w:r>
        <w:t xml:space="preserve">procedure in R </w:t>
      </w:r>
      <w:r>
        <w:fldChar w:fldCharType="begin" w:fldLock="1"/>
      </w:r>
      <w:r w:rsidR="0035362E">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8]", "plainTextFormattedCitation" : "[18]", "previouslyFormattedCitation" : "[18]" }, "properties" : { "noteIndex" : 0 }, "schema" : "https://github.com/citation-style-language/schema/raw/master/csl-citation.json" }</w:instrText>
      </w:r>
      <w:r>
        <w:fldChar w:fldCharType="separate"/>
      </w:r>
      <w:r w:rsidRPr="002168F8">
        <w:rPr>
          <w:noProof/>
        </w:rPr>
        <w:t>[18]</w:t>
      </w:r>
      <w:r>
        <w:fldChar w:fldCharType="end"/>
      </w:r>
      <w:r>
        <w:t>.</w:t>
      </w:r>
    </w:p>
  </w:footnote>
  <w:footnote w:id="2">
    <w:p w14:paraId="079BEB0B" w14:textId="0CEBF714" w:rsidR="00196990" w:rsidRPr="00645A2C" w:rsidDel="008D2B54" w:rsidRDefault="00196990" w:rsidP="006E1133">
      <w:pPr>
        <w:pStyle w:val="FOOTNOTE0"/>
        <w:rPr>
          <w:del w:id="26" w:author="Matthew Kay" w:date="2015-06-23T14:45:00Z"/>
        </w:rPr>
      </w:pPr>
      <w:del w:id="27" w:author="Matthew Kay" w:date="2015-06-23T14:45:00Z">
        <w:r w:rsidDel="008D2B54">
          <w:rPr>
            <w:rStyle w:val="FootnoteReference"/>
          </w:rPr>
          <w:footnoteRef/>
        </w:r>
        <w:r w:rsidDel="008D2B54">
          <w:delText xml:space="preserve"> We can more systematically justify this transformation by fitting a Box-Cox transformation </w:delText>
        </w:r>
        <w:r w:rsidDel="008D2B54">
          <w:fldChar w:fldCharType="begin" w:fldLock="1"/>
        </w:r>
        <w:r w:rsidDel="008D2B54">
          <w:del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delInstrText>
        </w:r>
        <w:r w:rsidDel="008D2B54">
          <w:fldChar w:fldCharType="separate"/>
        </w:r>
        <w:r w:rsidRPr="00916FA9" w:rsidDel="008D2B54">
          <w:rPr>
            <w:noProof/>
          </w:rPr>
          <w:delText>[18]</w:delText>
        </w:r>
        <w:r w:rsidDel="008D2B54">
          <w:fldChar w:fldCharType="end"/>
        </w:r>
        <w:r w:rsidDel="008D2B54">
          <w:delText xml:space="preserve"> to the data, whose parameter </w:delText>
        </w:r>
        <m:oMath>
          <m:r>
            <w:rPr>
              <w:rFonts w:ascii="Cambria Math" w:hAnsi="Cambria Math"/>
            </w:rPr>
            <m:t>λ</m:t>
          </m:r>
        </m:oMath>
        <w:r w:rsidDel="008D2B54">
          <w:delText xml:space="preserve"> describes a </w:delText>
        </w:r>
        <w:r w:rsidRPr="00A32C0A" w:rsidDel="008D2B54">
          <w:delText>power</w:delText>
        </w:r>
        <w:r w:rsidDel="008D2B54">
          <w:delText xml:space="preserve"> transformation of JND. The Box-Cox procedure for this data estimates </w:delText>
        </w:r>
        <m:oMath>
          <m:r>
            <w:rPr>
              <w:rFonts w:ascii="Cambria Math" w:hAnsi="Cambria Math"/>
            </w:rPr>
            <m:t>λ=0.0292</m:t>
          </m:r>
        </m:oMath>
        <w:r w:rsidDel="008D2B54">
          <w:delText xml:space="preserve"> with a </w:delText>
        </w:r>
        <w:r w:rsidRPr="00D20D86" w:rsidDel="008D2B54">
          <w:delText>95</w:delText>
        </w:r>
        <w:r w:rsidDel="008D2B54">
          <w:delText xml:space="preserve">% confidence interval of </w:delText>
        </w:r>
        <m:oMath>
          <m:r>
            <w:rPr>
              <w:rFonts w:ascii="Cambria Math" w:hAnsi="Cambria Math"/>
            </w:rPr>
            <m:t>[-0.005, 0.0635]</m:t>
          </m:r>
        </m:oMath>
        <w:r w:rsidRPr="00D20D86" w:rsidDel="008D2B54">
          <w:delText>,</w:delText>
        </w:r>
        <w:r w:rsidDel="008D2B54">
          <w:delText xml:space="preserve"> which includes 0 (the log transform) and excludes </w:delText>
        </w:r>
        <w:r w:rsidRPr="00D20D86" w:rsidDel="008D2B54">
          <w:delText>1</w:delText>
        </w:r>
        <w:r w:rsidDel="008D2B54">
          <w:delText xml:space="preserve"> (identity; i.e. the linear model) at </w:delText>
        </w:r>
        <w:r w:rsidDel="008D2B54">
          <w:rPr>
            <w:i/>
          </w:rPr>
          <w:delText xml:space="preserve">p </w:delText>
        </w:r>
        <w:r w:rsidDel="008D2B54">
          <w:delText xml:space="preserve">&lt; 0.00001 (LR </w:delTex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Del="008D2B54">
          <w:delText>).</w:delText>
        </w:r>
      </w:del>
    </w:p>
  </w:footnote>
  <w:footnote w:id="3">
    <w:p w14:paraId="0394AD16" w14:textId="3A4CC3D3" w:rsidR="00196990" w:rsidRPr="004B5468" w:rsidRDefault="00196990" w:rsidP="006E1133">
      <w:pPr>
        <w:pStyle w:val="FOOTNOTE0"/>
      </w:pPr>
      <w:r>
        <w:rPr>
          <w:rStyle w:val="FootnoteReference"/>
        </w:rPr>
        <w:footnoteRef/>
      </w:r>
      <w:r>
        <w:t xml:space="preserve"> Model comparison by the </w:t>
      </w:r>
      <w:proofErr w:type="spellStart"/>
      <w:r>
        <w:t>Akaike</w:t>
      </w:r>
      <w:proofErr w:type="spellEnd"/>
      <w:r>
        <w:t xml:space="preserv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5EA07212" w14:textId="242A0C41" w:rsidR="00196990" w:rsidRPr="002168F8" w:rsidRDefault="00196990">
      <w:pPr>
        <w:pStyle w:val="FOOTNOTE0"/>
        <w:pPrChange w:id="39" w:author="Matthew Kay" w:date="2015-06-23T14:57:00Z">
          <w:pPr>
            <w:pStyle w:val="FootnoteText"/>
          </w:pPr>
        </w:pPrChange>
      </w:pPr>
      <w:ins w:id="40" w:author="Matthew Kay" w:date="2015-06-23T14:56:00Z">
        <w:r>
          <w:rPr>
            <w:rStyle w:val="FootnoteReference"/>
          </w:rPr>
          <w:footnoteRef/>
        </w:r>
        <w:r>
          <w:t xml:space="preserve"> </w:t>
        </w:r>
      </w:ins>
      <w:ins w:id="41" w:author="Matthew Kay" w:date="2015-06-23T15:08:00Z">
        <w:r>
          <w:t>An a</w:t>
        </w:r>
      </w:ins>
      <w:ins w:id="42" w:author="Matthew Kay" w:date="2015-06-23T14:57:00Z">
        <w:r>
          <w:t>lternative to the log-linear model</w:t>
        </w:r>
      </w:ins>
      <w:ins w:id="43" w:author="Matthew Kay" w:date="2015-06-23T15:08:00Z">
        <w:r>
          <w:t xml:space="preserve"> might be </w:t>
        </w:r>
      </w:ins>
      <w:ins w:id="44" w:author="Matthew Kay" w:date="2015-06-23T14:57:00Z">
        <w:r>
          <w:t xml:space="preserve">a linear model with variance proportional to </w:t>
        </w:r>
        <w:r w:rsidRPr="003C3C47">
          <w:rPr>
            <w:i/>
          </w:rPr>
          <w:t>r</w:t>
        </w:r>
        <w:r>
          <w:t>. This addresses non-constant variance but does not address skewed residuals.</w:t>
        </w:r>
      </w:ins>
      <w:ins w:id="45" w:author="Matthew Kay" w:date="2015-06-23T14:58:00Z">
        <w:r>
          <w:t xml:space="preserve"> </w:t>
        </w:r>
      </w:ins>
      <w:ins w:id="46" w:author="Matthew Kay" w:date="2015-06-23T15:10:00Z">
        <w:r>
          <w:t>Such a model</w:t>
        </w:r>
      </w:ins>
      <w:ins w:id="47" w:author="Matthew Kay" w:date="2015-06-23T15:00:00Z">
        <w:r>
          <w:t xml:space="preserve"> has AIC </w:t>
        </w:r>
        <w:proofErr w:type="gramStart"/>
        <w:r w:rsidRPr="002168F8">
          <w:t xml:space="preserve">of </w:t>
        </w:r>
      </w:ins>
      <w:proofErr w:type="gramEnd"/>
      <m:oMath>
        <m:r>
          <w:ins w:id="48" w:author="Matthew Kay" w:date="2015-06-23T15:01:00Z">
            <m:rPr>
              <m:sty m:val="p"/>
            </m:rPr>
            <w:rPr>
              <w:rFonts w:ascii="Cambria Math" w:hAnsi="Cambria Math"/>
              <w:rPrChange w:id="49" w:author="Matthew Kay" w:date="2015-06-23T15:01:00Z">
                <w:rPr>
                  <w:rFonts w:ascii="Cambria Math" w:hAnsi="Cambria Math" w:cs="Consolas"/>
                  <w:color w:val="000000"/>
                  <w:sz w:val="22"/>
                  <w:szCs w:val="22"/>
                </w:rPr>
              </w:rPrChange>
            </w:rPr>
            <m:t>-10667.69</m:t>
          </w:ins>
        </m:r>
      </m:oMath>
      <w:ins w:id="50" w:author="Matthew Kay" w:date="2015-06-23T15:01:00Z">
        <w:r>
          <w:t xml:space="preserve">, skewness of </w:t>
        </w:r>
        <m:oMath>
          <m:r>
            <w:rPr>
              <w:rFonts w:ascii="Cambria Math" w:hAnsi="Cambria Math"/>
            </w:rPr>
            <m:t>0.95</m:t>
          </m:r>
        </m:oMath>
        <w:r>
          <w:t xml:space="preserve">, and excess kurtosis </w:t>
        </w:r>
      </w:ins>
      <w:ins w:id="51" w:author="Matthew Kay" w:date="2015-06-23T15:02:00Z">
        <w:r>
          <w:t xml:space="preserve">of </w:t>
        </w:r>
        <m:oMath>
          <m:r>
            <w:rPr>
              <w:rFonts w:ascii="Cambria Math" w:hAnsi="Cambria Math"/>
            </w:rPr>
            <m:t>1.36</m:t>
          </m:r>
        </m:oMath>
      </w:ins>
      <w:ins w:id="52" w:author="Matthew Kay" w:date="2015-06-23T15:09:00Z">
        <w:r>
          <w:t xml:space="preserve"> (i.e. it exhibits worse fit and </w:t>
        </w:r>
      </w:ins>
      <w:ins w:id="53" w:author="Matthew Kay" w:date="2015-06-23T15:10:00Z">
        <w:r>
          <w:t>less-</w:t>
        </w:r>
      </w:ins>
      <w:ins w:id="54" w:author="Matthew Kay" w:date="2015-06-23T15:09:00Z">
        <w:r>
          <w:t xml:space="preserve">normal residuals </w:t>
        </w:r>
      </w:ins>
      <w:ins w:id="55" w:author="Matthew Kay" w:date="2015-06-23T15:10:00Z">
        <w:r>
          <w:t>compared to the log-linear model)</w:t>
        </w:r>
      </w:ins>
      <w:ins w:id="56" w:author="Matthew Kay" w:date="2015-06-23T15:02:00Z">
        <w:r>
          <w:t>.</w:t>
        </w:r>
      </w:ins>
      <w:ins w:id="57" w:author="Matthew Kay" w:date="2015-06-23T15:09:00Z">
        <w:r>
          <w:t xml:space="preserve"> It also does not gain the advantage of the log transform in restricting predicted JNDs to be positive.</w:t>
        </w:r>
      </w:ins>
    </w:p>
  </w:footnote>
  <w:footnote w:id="5">
    <w:p w14:paraId="061059E9" w14:textId="118B3EBF" w:rsidR="00196990" w:rsidRDefault="00196990"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uncensored log-linear model.</w:t>
      </w:r>
    </w:p>
  </w:footnote>
  <w:footnote w:id="6">
    <w:p w14:paraId="751E400A" w14:textId="77777777" w:rsidR="00196990" w:rsidRDefault="00196990"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7">
    <w:p w14:paraId="056BF74E" w14:textId="07F26BE7" w:rsidR="00196990" w:rsidRDefault="00196990"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8">
    <w:p w14:paraId="2CE5999E" w14:textId="4EB9EE18" w:rsidR="00196990" w:rsidRDefault="00196990" w:rsidP="005C6138">
      <w:pPr>
        <w:pStyle w:val="FOOTNOTE0"/>
      </w:pPr>
      <w:r>
        <w:rPr>
          <w:rStyle w:val="FootnoteReference"/>
        </w:rPr>
        <w:footnoteRef/>
      </w:r>
      <w:r>
        <w:t xml:space="preserve"> The </w:t>
      </w:r>
      <w:proofErr w:type="spellStart"/>
      <w:r>
        <w:t>InverseGamma</w:t>
      </w:r>
      <w:proofErr w:type="spellEnd"/>
      <w:r>
        <w:t xml:space="preserve"> distribution is also the conjugate prior here, which facilitates convergence.</w:t>
      </w:r>
    </w:p>
  </w:footnote>
  <w:footnote w:id="9">
    <w:p w14:paraId="2E19F12E" w14:textId="3DBB822D" w:rsidR="00196990" w:rsidRDefault="00196990" w:rsidP="006E1133">
      <w:pPr>
        <w:pStyle w:val="FOOTNOTE0"/>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w:t>
      </w:r>
      <w:del w:id="155" w:author="Matthew Kay" w:date="2015-06-23T15:55:00Z">
        <w:r w:rsidDel="00C77D8E">
          <w:delText xml:space="preserve">Chain starting values (with different random seeds) were set from the model in Section </w:delText>
        </w:r>
        <w:r w:rsidDel="00C77D8E">
          <w:fldChar w:fldCharType="begin"/>
        </w:r>
        <w:r w:rsidRPr="006F5504" w:rsidDel="00C77D8E">
          <w:delInstrText xml:space="preserve"> REF _Ref415409868 \r \h </w:delInstrText>
        </w:r>
        <w:r w:rsidDel="00C77D8E">
          <w:fldChar w:fldCharType="separate"/>
        </w:r>
        <w:r w:rsidRPr="006F5504" w:rsidDel="00C77D8E">
          <w:delText>5</w:delText>
        </w:r>
        <w:r w:rsidDel="00C77D8E">
          <w:fldChar w:fldCharType="end"/>
        </w:r>
        <w:r w:rsidDel="00C77D8E">
          <w:delText xml:space="preserve">. </w:delText>
        </w:r>
      </w:del>
      <w:r>
        <w:t xml:space="preserve">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10">
    <w:p w14:paraId="0D517530" w14:textId="77777777" w:rsidR="00196990" w:rsidRDefault="00196990"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4AC59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776B79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AC46BE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96EFD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15:restartNumberingAfterBreak="0">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15:restartNumberingAfterBreak="0">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trackRevisions/>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2192"/>
    <w:rsid w:val="00033671"/>
    <w:rsid w:val="00035221"/>
    <w:rsid w:val="00043682"/>
    <w:rsid w:val="00047789"/>
    <w:rsid w:val="000540D0"/>
    <w:rsid w:val="00061E9A"/>
    <w:rsid w:val="000771AC"/>
    <w:rsid w:val="00084D1E"/>
    <w:rsid w:val="000857B7"/>
    <w:rsid w:val="000914EA"/>
    <w:rsid w:val="000A534F"/>
    <w:rsid w:val="000B6EE1"/>
    <w:rsid w:val="000C14DA"/>
    <w:rsid w:val="000C6B79"/>
    <w:rsid w:val="000D4CE2"/>
    <w:rsid w:val="000E1078"/>
    <w:rsid w:val="000E165A"/>
    <w:rsid w:val="000E1DC9"/>
    <w:rsid w:val="000E3078"/>
    <w:rsid w:val="000E6D5F"/>
    <w:rsid w:val="000F2B97"/>
    <w:rsid w:val="00106A47"/>
    <w:rsid w:val="00114C14"/>
    <w:rsid w:val="00122330"/>
    <w:rsid w:val="00130786"/>
    <w:rsid w:val="00146BC7"/>
    <w:rsid w:val="00151D71"/>
    <w:rsid w:val="001520B7"/>
    <w:rsid w:val="001563BC"/>
    <w:rsid w:val="00175038"/>
    <w:rsid w:val="00180CF8"/>
    <w:rsid w:val="0019125A"/>
    <w:rsid w:val="00196990"/>
    <w:rsid w:val="001A28C0"/>
    <w:rsid w:val="001B4E46"/>
    <w:rsid w:val="001B54A8"/>
    <w:rsid w:val="001B5572"/>
    <w:rsid w:val="001C2481"/>
    <w:rsid w:val="001E7DB6"/>
    <w:rsid w:val="00206BA7"/>
    <w:rsid w:val="002157C7"/>
    <w:rsid w:val="002168F8"/>
    <w:rsid w:val="00223232"/>
    <w:rsid w:val="002248C4"/>
    <w:rsid w:val="002476FC"/>
    <w:rsid w:val="00263093"/>
    <w:rsid w:val="00274317"/>
    <w:rsid w:val="00274F85"/>
    <w:rsid w:val="00281009"/>
    <w:rsid w:val="002A0313"/>
    <w:rsid w:val="002B062E"/>
    <w:rsid w:val="002C08A6"/>
    <w:rsid w:val="002C2D66"/>
    <w:rsid w:val="002C6DE2"/>
    <w:rsid w:val="002D2C33"/>
    <w:rsid w:val="002E5C04"/>
    <w:rsid w:val="00313909"/>
    <w:rsid w:val="00314127"/>
    <w:rsid w:val="003145F7"/>
    <w:rsid w:val="00317108"/>
    <w:rsid w:val="00321CF1"/>
    <w:rsid w:val="003257C5"/>
    <w:rsid w:val="00337EDC"/>
    <w:rsid w:val="00345145"/>
    <w:rsid w:val="00347A2B"/>
    <w:rsid w:val="0035362E"/>
    <w:rsid w:val="003568B8"/>
    <w:rsid w:val="00365B71"/>
    <w:rsid w:val="00374152"/>
    <w:rsid w:val="00374501"/>
    <w:rsid w:val="003A3A94"/>
    <w:rsid w:val="003A3EA7"/>
    <w:rsid w:val="003B0C3E"/>
    <w:rsid w:val="003B0DE6"/>
    <w:rsid w:val="003B391C"/>
    <w:rsid w:val="003B52D8"/>
    <w:rsid w:val="003B7ACB"/>
    <w:rsid w:val="003C5380"/>
    <w:rsid w:val="003C677D"/>
    <w:rsid w:val="003D68A2"/>
    <w:rsid w:val="003E4F0F"/>
    <w:rsid w:val="003E556D"/>
    <w:rsid w:val="003F2246"/>
    <w:rsid w:val="003F4581"/>
    <w:rsid w:val="00401EDB"/>
    <w:rsid w:val="00405D39"/>
    <w:rsid w:val="00423F2A"/>
    <w:rsid w:val="00436C54"/>
    <w:rsid w:val="00443388"/>
    <w:rsid w:val="004444C4"/>
    <w:rsid w:val="004458B9"/>
    <w:rsid w:val="004524B7"/>
    <w:rsid w:val="00454264"/>
    <w:rsid w:val="0045429D"/>
    <w:rsid w:val="00465602"/>
    <w:rsid w:val="004736D6"/>
    <w:rsid w:val="004B5468"/>
    <w:rsid w:val="004C105F"/>
    <w:rsid w:val="004C5935"/>
    <w:rsid w:val="004D14EF"/>
    <w:rsid w:val="004F79C7"/>
    <w:rsid w:val="00506F88"/>
    <w:rsid w:val="005102B8"/>
    <w:rsid w:val="00512C9E"/>
    <w:rsid w:val="00514CA4"/>
    <w:rsid w:val="00551318"/>
    <w:rsid w:val="00553ED8"/>
    <w:rsid w:val="00562F91"/>
    <w:rsid w:val="00567F6A"/>
    <w:rsid w:val="0057232C"/>
    <w:rsid w:val="00584487"/>
    <w:rsid w:val="00586070"/>
    <w:rsid w:val="00595BAE"/>
    <w:rsid w:val="005A05AE"/>
    <w:rsid w:val="005A2D93"/>
    <w:rsid w:val="005A4756"/>
    <w:rsid w:val="005A501A"/>
    <w:rsid w:val="005A5673"/>
    <w:rsid w:val="005B56CC"/>
    <w:rsid w:val="005C0D58"/>
    <w:rsid w:val="005C3240"/>
    <w:rsid w:val="005C6138"/>
    <w:rsid w:val="005D41E3"/>
    <w:rsid w:val="005D625B"/>
    <w:rsid w:val="005F43DA"/>
    <w:rsid w:val="00603C52"/>
    <w:rsid w:val="00627405"/>
    <w:rsid w:val="00627B7A"/>
    <w:rsid w:val="006319F1"/>
    <w:rsid w:val="00634CA6"/>
    <w:rsid w:val="0064216F"/>
    <w:rsid w:val="00645A2C"/>
    <w:rsid w:val="006515FD"/>
    <w:rsid w:val="006521B3"/>
    <w:rsid w:val="00653F3B"/>
    <w:rsid w:val="0065658E"/>
    <w:rsid w:val="00657CE0"/>
    <w:rsid w:val="0066307A"/>
    <w:rsid w:val="006739FF"/>
    <w:rsid w:val="0068357E"/>
    <w:rsid w:val="006856E7"/>
    <w:rsid w:val="0069770F"/>
    <w:rsid w:val="006A7C34"/>
    <w:rsid w:val="006B66B0"/>
    <w:rsid w:val="006E1133"/>
    <w:rsid w:val="006F295C"/>
    <w:rsid w:val="006F5504"/>
    <w:rsid w:val="006F7D37"/>
    <w:rsid w:val="006F7DA5"/>
    <w:rsid w:val="00701E02"/>
    <w:rsid w:val="0070541A"/>
    <w:rsid w:val="00706A57"/>
    <w:rsid w:val="00714725"/>
    <w:rsid w:val="007251F6"/>
    <w:rsid w:val="007336F6"/>
    <w:rsid w:val="00733F95"/>
    <w:rsid w:val="00740D1E"/>
    <w:rsid w:val="00751401"/>
    <w:rsid w:val="0075669D"/>
    <w:rsid w:val="00797871"/>
    <w:rsid w:val="007C550A"/>
    <w:rsid w:val="007C7145"/>
    <w:rsid w:val="007D0B04"/>
    <w:rsid w:val="007D4522"/>
    <w:rsid w:val="007E080A"/>
    <w:rsid w:val="007E1A8B"/>
    <w:rsid w:val="007F06A8"/>
    <w:rsid w:val="007F0D1F"/>
    <w:rsid w:val="007F67F9"/>
    <w:rsid w:val="00806471"/>
    <w:rsid w:val="008154CE"/>
    <w:rsid w:val="00817722"/>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C67CB"/>
    <w:rsid w:val="008D2B54"/>
    <w:rsid w:val="008D64EC"/>
    <w:rsid w:val="008D7BA3"/>
    <w:rsid w:val="008E1A6C"/>
    <w:rsid w:val="008E3B65"/>
    <w:rsid w:val="008E58F9"/>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97C71"/>
    <w:rsid w:val="009A1F4D"/>
    <w:rsid w:val="009B017E"/>
    <w:rsid w:val="009B0E57"/>
    <w:rsid w:val="009B0E8B"/>
    <w:rsid w:val="009C3B37"/>
    <w:rsid w:val="009C4344"/>
    <w:rsid w:val="009C67F7"/>
    <w:rsid w:val="009D2255"/>
    <w:rsid w:val="009D47CB"/>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51ACF"/>
    <w:rsid w:val="00A61653"/>
    <w:rsid w:val="00A6339A"/>
    <w:rsid w:val="00A70267"/>
    <w:rsid w:val="00A71C65"/>
    <w:rsid w:val="00A726E2"/>
    <w:rsid w:val="00A864D8"/>
    <w:rsid w:val="00A96278"/>
    <w:rsid w:val="00AB0820"/>
    <w:rsid w:val="00AB38AE"/>
    <w:rsid w:val="00AB7011"/>
    <w:rsid w:val="00AB75C6"/>
    <w:rsid w:val="00AC78D3"/>
    <w:rsid w:val="00AE2021"/>
    <w:rsid w:val="00AE7063"/>
    <w:rsid w:val="00AF146E"/>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4F16"/>
    <w:rsid w:val="00C01836"/>
    <w:rsid w:val="00C01902"/>
    <w:rsid w:val="00C14F6A"/>
    <w:rsid w:val="00C255A3"/>
    <w:rsid w:val="00C5073D"/>
    <w:rsid w:val="00C51D28"/>
    <w:rsid w:val="00C60F4E"/>
    <w:rsid w:val="00C63FB1"/>
    <w:rsid w:val="00C77D8E"/>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4797E"/>
    <w:rsid w:val="00D63964"/>
    <w:rsid w:val="00D7290D"/>
    <w:rsid w:val="00D87AE0"/>
    <w:rsid w:val="00D87CFD"/>
    <w:rsid w:val="00D907FA"/>
    <w:rsid w:val="00DA164E"/>
    <w:rsid w:val="00DA412A"/>
    <w:rsid w:val="00DB49E3"/>
    <w:rsid w:val="00DB4B8B"/>
    <w:rsid w:val="00DE242E"/>
    <w:rsid w:val="00DE45AA"/>
    <w:rsid w:val="00DF1579"/>
    <w:rsid w:val="00DF315C"/>
    <w:rsid w:val="00DF7EAC"/>
    <w:rsid w:val="00E01F7A"/>
    <w:rsid w:val="00E34A1D"/>
    <w:rsid w:val="00E51931"/>
    <w:rsid w:val="00E52A54"/>
    <w:rsid w:val="00E553A6"/>
    <w:rsid w:val="00E553B3"/>
    <w:rsid w:val="00E729C8"/>
    <w:rsid w:val="00E7531D"/>
    <w:rsid w:val="00E8164B"/>
    <w:rsid w:val="00E83D86"/>
    <w:rsid w:val="00E86D8F"/>
    <w:rsid w:val="00EB0E17"/>
    <w:rsid w:val="00EB3DDB"/>
    <w:rsid w:val="00EC4281"/>
    <w:rsid w:val="00ED53B9"/>
    <w:rsid w:val="00EE0A4D"/>
    <w:rsid w:val="00EE5282"/>
    <w:rsid w:val="00EF6912"/>
    <w:rsid w:val="00F0178A"/>
    <w:rsid w:val="00F20817"/>
    <w:rsid w:val="00F428D1"/>
    <w:rsid w:val="00F446D9"/>
    <w:rsid w:val="00F44CC1"/>
    <w:rsid w:val="00F50400"/>
    <w:rsid w:val="00F51E9F"/>
    <w:rsid w:val="00F527AC"/>
    <w:rsid w:val="00F53FB6"/>
    <w:rsid w:val="00F63D98"/>
    <w:rsid w:val="00F66D98"/>
    <w:rsid w:val="00F843E8"/>
    <w:rsid w:val="00F94CA9"/>
    <w:rsid w:val="00F97C25"/>
    <w:rsid w:val="00FA1A7E"/>
    <w:rsid w:val="00FB262F"/>
    <w:rsid w:val="00FB69C9"/>
    <w:rsid w:val="00FD1A6D"/>
    <w:rsid w:val="00FE2273"/>
    <w:rsid w:val="00FF3F6D"/>
    <w:rsid w:val="00FF61E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997C71"/>
    <w:pPr>
      <w:numPr>
        <w:numId w:val="0"/>
      </w:numPr>
      <w:pPrChange w:id="0" w:author="Matthew Kay" w:date="2015-06-23T18:15:00Z">
        <w:pPr>
          <w:keepNext/>
          <w:tabs>
            <w:tab w:val="left" w:pos="284"/>
          </w:tabs>
          <w:spacing w:before="240" w:after="80" w:line="200" w:lineRule="exact"/>
          <w:outlineLvl w:val="0"/>
        </w:pPr>
      </w:pPrChange>
    </w:pPr>
    <w:rPr>
      <w:rPrChange w:id="0" w:author="Matthew Kay" w:date="2015-06-23T18:15:00Z">
        <w:rPr>
          <w:rFonts w:ascii="Helvetica" w:hAnsi="Helvetica"/>
          <w:b/>
          <w:smallCaps/>
          <w:spacing w:val="13"/>
          <w:kern w:val="32"/>
          <w:sz w:val="18"/>
          <w:lang w:val="en-US" w:eastAsia="en-US" w:bidi="ar-SA"/>
        </w:rPr>
      </w:rPrChange>
    </w:r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sChild>
                                                                                                                                                                                        <w:div w:id="333191009">
                                                                                                                                                                                          <w:marLeft w:val="0"/>
                                                                                                                                                                                          <w:marRight w:val="0"/>
                                                                                                                                                                                          <w:marTop w:val="0"/>
                                                                                                                                                                                          <w:marBottom w:val="0"/>
                                                                                                                                                                                          <w:divBdr>
                                                                                                                                                                                            <w:top w:val="none" w:sz="0" w:space="0" w:color="auto"/>
                                                                                                                                                                                            <w:left w:val="none" w:sz="0" w:space="0" w:color="auto"/>
                                                                                                                                                                                            <w:bottom w:val="none" w:sz="0" w:space="0" w:color="auto"/>
                                                                                                                                                                                            <w:right w:val="none" w:sz="0" w:space="0" w:color="auto"/>
                                                                                                                                                                                          </w:divBdr>
                                                                                                                                                                                          <w:divsChild>
                                                                                                                                                                                            <w:div w:id="148296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image" Target="media/image50.wmf"/><Relationship Id="rId26" Type="http://schemas.openxmlformats.org/officeDocument/2006/relationships/image" Target="media/image100.wmf"/><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endnotes" Target="endnotes.xml"/><Relationship Id="rId12" Type="http://schemas.openxmlformats.org/officeDocument/2006/relationships/image" Target="media/image20.wmf"/><Relationship Id="rId17" Type="http://schemas.openxmlformats.org/officeDocument/2006/relationships/image" Target="media/image5.wmf"/><Relationship Id="rId25" Type="http://schemas.openxmlformats.org/officeDocument/2006/relationships/image" Target="media/image90.wmf"/><Relationship Id="rId2" Type="http://schemas.openxmlformats.org/officeDocument/2006/relationships/numbering" Target="numbering.xml"/><Relationship Id="rId16" Type="http://schemas.openxmlformats.org/officeDocument/2006/relationships/image" Target="media/image40.wmf"/><Relationship Id="rId20" Type="http://schemas.openxmlformats.org/officeDocument/2006/relationships/image" Target="media/image60.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10.wmf"/><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9.wmf"/><Relationship Id="rId28" Type="http://schemas.openxmlformats.org/officeDocument/2006/relationships/image" Target="media/image110.wmf"/><Relationship Id="rId10" Type="http://schemas.openxmlformats.org/officeDocument/2006/relationships/image" Target="media/image12.wmf"/><Relationship Id="rId19" Type="http://schemas.openxmlformats.org/officeDocument/2006/relationships/image" Target="media/image6.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30.wmf"/><Relationship Id="rId22" Type="http://schemas.openxmlformats.org/officeDocument/2006/relationships/image" Target="media/image8.wmf"/><Relationship Id="rId27" Type="http://schemas.openxmlformats.org/officeDocument/2006/relationships/image" Target="media/image11.wmf"/><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7277E2-1A20-44CB-8A59-63D7626E4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94</TotalTime>
  <Pages>9</Pages>
  <Words>16806</Words>
  <Characters>95795</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12377</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14</cp:revision>
  <cp:lastPrinted>2015-06-24T01:02:00Z</cp:lastPrinted>
  <dcterms:created xsi:type="dcterms:W3CDTF">2015-06-23T22:22:00Z</dcterms:created>
  <dcterms:modified xsi:type="dcterms:W3CDTF">2015-06-24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